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EF2DA7C" w14:textId="002E663A" w:rsidR="002E6ECD" w:rsidRPr="006A56BF" w:rsidRDefault="00BA5E35" w:rsidP="0041061B">
      <w:pPr>
        <w:widowControl/>
        <w:jc w:val="left"/>
        <w:rPr>
          <w:rFonts w:asciiTheme="majorHAnsi" w:hAnsiTheme="majorHAnsi" w:cstheme="majorHAnsi"/>
          <w:b/>
          <w:color w:val="000000" w:themeColor="text1"/>
          <w:sz w:val="24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Table </w:t>
      </w:r>
      <w:r w:rsidR="004E4E77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a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161E68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ychometric measures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uicidal 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i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deation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016EE0E9" w14:textId="77777777" w:rsidTr="000F4830">
        <w:trPr>
          <w:cantSplit/>
          <w:trHeight w:val="296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75B4B75D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30EB4F6A" w14:textId="77777777" w:rsidR="002E6ECD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E526D40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B35FEA0" w14:textId="718DFA7E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20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17619D0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AC92AA9" w14:textId="0F840129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20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20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2767706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5C11505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B5033C4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EDE9C99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D2A94D6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59CCE4E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3BA343DA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mo</w:t>
            </w:r>
            <w:proofErr w:type="spellEnd"/>
          </w:p>
        </w:tc>
      </w:tr>
      <w:tr w:rsidR="006A56BF" w:rsidRPr="006A56BF" w14:paraId="748D7C2D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15B6EE8A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25E9D7D6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1709F876" w14:textId="63E75B5A" w:rsidR="002E6ECD" w:rsidRPr="006A56BF" w:rsidRDefault="00316279" w:rsidP="003505B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20"/>
              </w:rPr>
              <w:t xml:space="preserve">Data </w:t>
            </w:r>
            <w:r w:rsidR="003505B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are</w:t>
            </w:r>
            <w:r w:rsidR="005E6702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20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20"/>
              </w:rPr>
              <w:t xml:space="preserve">shown as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"</w:t>
            </w:r>
            <w:r w:rsidR="0025143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m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20"/>
              </w:rPr>
              <w:t>ean [SD] (n)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20"/>
              </w:rPr>
              <w:t xml:space="preserve">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20"/>
              </w:rPr>
              <w:t>N [%] (n)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20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20"/>
              </w:rPr>
              <w:t xml:space="preserve"> or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20"/>
              </w:rPr>
              <w:t>“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20"/>
              </w:rPr>
              <w:t>median [IQR] (n)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20"/>
              </w:rPr>
              <w:t>”</w:t>
            </w:r>
          </w:p>
        </w:tc>
      </w:tr>
      <w:tr w:rsidR="006A56BF" w:rsidRPr="006A56BF" w14:paraId="59A1B666" w14:textId="77777777" w:rsidTr="000F4830">
        <w:trPr>
          <w:cantSplit/>
          <w:trHeight w:val="236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72E1C078" w14:textId="30C3A172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20"/>
              </w:rPr>
            </w:pP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20"/>
              </w:rPr>
              <w:t>Scale for Suicide Ideation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20"/>
              </w:rPr>
              <w:t xml:space="preserve"> (SSI</w:t>
            </w:r>
            <w:r w:rsidR="0074376A"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20"/>
              </w:rPr>
              <w:t xml:space="preserve">: 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20"/>
              </w:rPr>
              <w:t>Beck</w:t>
            </w:r>
            <w:r w:rsidR="005E6702"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20"/>
              </w:rPr>
              <w:t>,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20"/>
              </w:rPr>
              <w:t xml:space="preserve"> 1979)</w:t>
            </w:r>
          </w:p>
        </w:tc>
      </w:tr>
      <w:tr w:rsidR="006A56BF" w:rsidRPr="006A56BF" w14:paraId="00E11BF4" w14:textId="77777777" w:rsidTr="00FD47A1"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BDF5C2B" w14:textId="77777777" w:rsidR="002E6ECD" w:rsidRPr="006A56BF" w:rsidRDefault="002E6ECD" w:rsidP="00DB0BA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Suicide Ideation</w: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W5uYW48L0F1dGhvcj48WWVhcj4yMDEwPC9ZZWFyPjxS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</w:fldData>
              </w:fldChar>
            </w:r>
            <w:r w:rsidR="00DB0BA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W5uYW48L0F1dGhvcj48WWVhcj4yMDEwPC9ZZWFyPjxS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</w:fldData>
              </w:fldChar>
            </w:r>
            <w:r w:rsidR="00DB0BA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hyperlink w:anchor="_ENREF_17" w:tooltip="Cedereke, 2002 #12" w:history="1"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17</w:t>
              </w:r>
            </w:hyperlink>
            <w:r w:rsidR="00DB0BAB" w:rsidRPr="006A56BF">
              <w:rPr>
                <w:rFonts w:asciiTheme="majorHAnsi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3" w:tooltip="Guthrie, 2001 #15" w:history="1"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3</w:t>
              </w:r>
            </w:hyperlink>
            <w:r w:rsidR="00DB0BAB" w:rsidRPr="006A56BF">
              <w:rPr>
                <w:rFonts w:asciiTheme="majorHAnsi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4" w:tooltip="Raj, 2001 #17" w:history="1"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</w:hyperlink>
            <w:r w:rsidR="00DB0BAB" w:rsidRPr="006A56BF">
              <w:rPr>
                <w:rFonts w:asciiTheme="majorHAnsi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6" w:tooltip="Ghahramanlou-Holloway, 2012 #82" w:history="1"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6</w:t>
              </w:r>
            </w:hyperlink>
            <w:r w:rsidR="00DB0BAB" w:rsidRPr="006A56BF">
              <w:rPr>
                <w:rFonts w:asciiTheme="majorHAnsi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7" w:tooltip="Bannan, 2010 #20" w:history="1"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</w:hyperlink>
            <w:r w:rsidR="00DB0BAB" w:rsidRPr="006A56BF">
              <w:rPr>
                <w:rFonts w:asciiTheme="majorHAnsi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31" w:tooltip="Davidson, 2014 #158" w:history="1"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1</w:t>
              </w:r>
            </w:hyperlink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2DFB3CA" w14:textId="77777777" w:rsidR="002E6ECD" w:rsidRPr="006A56BF" w:rsidRDefault="002E6ECD" w:rsidP="000D07BB">
            <w:pPr>
              <w:snapToGrid w:val="0"/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4B0121E0" w14:textId="77777777" w:rsidR="002E6ECD" w:rsidRPr="006A56BF" w:rsidRDefault="002E6ECD" w:rsidP="000D07BB">
            <w:pPr>
              <w:snapToGrid w:val="0"/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057D71E2" w14:textId="77777777" w:rsidR="002E6ECD" w:rsidRPr="006A56BF" w:rsidRDefault="002E6ECD" w:rsidP="000D07BB">
            <w:pPr>
              <w:snapToGrid w:val="0"/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P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886A6F8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0C056F5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DD4A6D6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2110B34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2E78ADA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5.9 [9.9] (58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4.3 [10.8] (61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  <w:t xml:space="preserve"> </w:t>
            </w:r>
            <w:hyperlink w:anchor="_ENREF_23" w:tooltip="Guthrie, 2001 #15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dXRocmllPC9BdXRob3I+PFllYXI+MjAwMTwvWWVhcj48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dXRocmllPC9BdXRob3I+PFllYXI+MjAwMTwvWWVhcj48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3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17C6B98B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3DC8D600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CC682EF" w14:textId="77777777" w:rsidR="001643A5" w:rsidRPr="006A56BF" w:rsidRDefault="001643A5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699E8DC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9.05 [5.51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8.20 [5.65] (20)</w:t>
            </w:r>
            <w:hyperlink w:anchor="_ENREF_24" w:tooltip="Raj, 2001 #17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19871831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EB7C23A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2.1 [6.3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5.8 [8.8] (9)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1AA30E47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C678026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9AC2126" w14:textId="77777777" w:rsidR="00BD653F" w:rsidRPr="006A56BF" w:rsidRDefault="00BD653F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B8085A5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1 [8.41] (14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</w:p>
          <w:p w14:paraId="1C93F8CA" w14:textId="77777777" w:rsidR="002E6ECD" w:rsidRPr="006A56BF" w:rsidRDefault="002E6ECD" w:rsidP="00A729D6">
            <w:pPr>
              <w:snapToGrid w:val="0"/>
              <w:spacing w:line="320" w:lineRule="exact"/>
              <w:jc w:val="left"/>
              <w:rPr>
                <w:color w:val="000000" w:themeColor="text1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4.33 [5.16] (6)</w:t>
            </w:r>
            <w:hyperlink w:anchor="_ENREF_31" w:tooltip="Davidson, 2014 #15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Davidson&lt;/Author&gt;&lt;Year&gt;2014&lt;/Year&gt;&lt;RecNum&gt;158&lt;/RecNum&gt;&lt;DisplayText&gt;&lt;style face="superscript"&gt;31&lt;/style&gt;&lt;/DisplayText&gt;&lt;record&gt;&lt;rec-number&gt;158&lt;/rec-number&gt;&lt;foreign-keys&gt;&lt;key app="EN" db-id="d0ztdsvvip9xfpedrtlpxpztwr5xe0fw0rwt"&gt;158&lt;/key&gt;&lt;/foreign-keys&gt;&lt;ref-type name="Journal Article"&gt;17&lt;/ref-type&gt;&lt;contributors&gt;&lt;authors&gt;&lt;author&gt;Davidson, K. M.&lt;/author&gt;&lt;author&gt;Brown, T. M.&lt;/author&gt;&lt;author&gt;James, V.&lt;/author&gt;&lt;author&gt;Kirk, J.&lt;/author&gt;&lt;author&gt;Richardson, J.&lt;/author&gt;&lt;/authors&gt;&lt;/contributors&gt;&lt;auth-address&gt;University of Glasgow.&amp;#xD;NHS Greater Glasgow and Clyde.&amp;#xD;NHS Ayrshire and Arran.&lt;/auth-address&gt;&lt;titles&gt;&lt;title&gt;Manual-assisted cognitive therapy for self-harm in personality disorder and substance misuse: a feasibility trial&lt;/title&gt;&lt;secondary-title&gt;Psychiatric bulletin&lt;/secondary-title&gt;&lt;alt-title&gt;Psychiatr Bull (2014)&lt;/alt-title&gt;&lt;/titles&gt;&lt;periodical&gt;&lt;full-title&gt;Psychiatric bulletin&lt;/full-title&gt;&lt;abbr-1&gt;Psychiatr Bull (2014)&lt;/abbr-1&gt;&lt;/periodical&gt;&lt;alt-periodical&gt;&lt;full-title&gt;Psychiatric bulletin&lt;/full-title&gt;&lt;abbr-1&gt;Psychiatr Bull (2014)&lt;/abbr-1&gt;&lt;/alt-periodical&gt;&lt;pages&gt;108-11&lt;/pages&gt;&lt;volume&gt;38&lt;/volume&gt;&lt;number&gt;3&lt;/number&gt;&lt;edition&gt;2014/09/23&lt;/edition&gt;&lt;dates&gt;&lt;year&gt;2014&lt;/year&gt;&lt;pub-dates&gt;&lt;date&gt;Jun&lt;/date&gt;&lt;/pub-dates&gt;&lt;/dates&gt;&lt;isbn&gt;2053-4868 (Print)&amp;#xD;2053-4868 (Linking)&lt;/isbn&gt;&lt;accession-num&gt;25237519&lt;/accession-num&gt;&lt;urls&gt;&lt;related-urls&gt;&lt;url&gt;http://www.ncbi.nlm.nih.gov/pubmed/25237519&lt;/url&gt;&lt;/related-urls&gt;&lt;/urls&gt;&lt;custom2&gt;4115373&lt;/custom2&gt;&lt;electronic-resource-num&gt;10.1192/pb.bp.113.043109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1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73BC1BCC" w14:textId="77777777" w:rsidR="0050075F" w:rsidRPr="006A56BF" w:rsidRDefault="0050075F" w:rsidP="0050075F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28346B7" w14:textId="77777777" w:rsidR="0050075F" w:rsidRPr="006A56BF" w:rsidRDefault="0050075F" w:rsidP="00DB0BA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No data</w:t>
            </w:r>
            <w:hyperlink w:anchor="_ENREF_26" w:tooltip="Ghahramanlou-Holloway, 2012 #82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aGFocmFtYW5sb3UtSG9sbG93YXk8L0F1dGhvcj48WWVh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aGFocmFtYW5sb3UtSG9sbG93YXk8L0F1dGhvcj48WWVh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6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13C99A5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CDF2D81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.4 [8.7] (10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.3 [6.7] (109)</w:t>
            </w:r>
            <w:hyperlink w:anchor="_ENREF_17" w:tooltip="Cedereke, 2002 #12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DZWRlcmVrZTwvQXV0aG9yPjxZZWFyPjIwMDI8L1llYXI+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DZWRlcmVrZTwvQXV0aG9yPjxZZWFyPjIwMDI8L1llYXI+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1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38E16A2E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AB34904" w14:textId="0FC66D89" w:rsidR="002E6ECD" w:rsidRPr="006A56BF" w:rsidRDefault="002E6ECD" w:rsidP="00DB0BA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.3 [8.6] (no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data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2.4 [9.9] (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no data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  <w:t xml:space="preserve"> 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after intervention</w:t>
            </w:r>
            <w:hyperlink w:anchor="_ENREF_23" w:tooltip="Guthrie, 2001 #15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dXRocmllPC9BdXRob3I+PFllYXI+MjAwMTwvWWVhcj48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dXRocmllPC9BdXRob3I+PFllYXI+MjAwMTwvWWVhcj48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3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B050449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A821239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B020D44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8C3CD82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AAFCBF7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530B778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8FB506E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C4983FF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B59A72E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96F4583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CCA761B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E21902C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8A4C1D2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3AC8D53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DB682B0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DC09C77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13F44E4" w14:textId="77777777" w:rsidR="00BD653F" w:rsidRPr="006A56BF" w:rsidRDefault="00BD653F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342B97D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.8 [8.3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</w:p>
          <w:p w14:paraId="11D2E860" w14:textId="77777777" w:rsidR="002E6ECD" w:rsidRPr="006A56BF" w:rsidRDefault="002E6ECD" w:rsidP="00DB0BA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12.6 [9.0] (9) 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after intervention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32956EE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3F8E12C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DE3205D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D5D5F49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21D42A6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7928697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B420FBF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062D167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A082D0A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6B4C38F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FBF0037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Style w:val="CommentReference"/>
                <w:rFonts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5.00 [7.79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.75 [6.09] (20)</w:t>
            </w:r>
            <w:hyperlink w:anchor="_ENREF_24" w:tooltip="Raj, 2001 #17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  <w:t xml:space="preserve"> </w:t>
            </w:r>
            <w:r w:rsidR="008131AA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a</w:t>
            </w:r>
          </w:p>
          <w:p w14:paraId="5D7831D1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Style w:val="CommentReference"/>
                <w:rFonts w:cstheme="majorHAnsi"/>
                <w:color w:val="000000" w:themeColor="text1"/>
                <w:sz w:val="16"/>
                <w:szCs w:val="16"/>
              </w:rPr>
            </w:pPr>
          </w:p>
          <w:p w14:paraId="671C183C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Style w:val="CommentReference"/>
                <w:rFonts w:cstheme="majorHAnsi"/>
                <w:color w:val="000000" w:themeColor="text1"/>
                <w:sz w:val="16"/>
                <w:szCs w:val="16"/>
              </w:rPr>
            </w:pPr>
          </w:p>
          <w:p w14:paraId="3BDA928F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Style w:val="CommentReference"/>
                <w:rFonts w:cstheme="majorHAnsi"/>
                <w:color w:val="000000" w:themeColor="text1"/>
                <w:sz w:val="16"/>
                <w:szCs w:val="16"/>
              </w:rPr>
            </w:pPr>
          </w:p>
          <w:p w14:paraId="4B354CD8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Style w:val="CommentReference"/>
                <w:rFonts w:cstheme="majorHAnsi"/>
                <w:color w:val="000000" w:themeColor="text1"/>
                <w:sz w:val="16"/>
                <w:szCs w:val="16"/>
              </w:rPr>
            </w:pPr>
          </w:p>
          <w:p w14:paraId="56D1CC97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Style w:val="CommentReference"/>
                <w:rFonts w:cstheme="majorHAnsi"/>
                <w:color w:val="000000" w:themeColor="text1"/>
                <w:sz w:val="16"/>
                <w:szCs w:val="16"/>
              </w:rPr>
            </w:pPr>
          </w:p>
          <w:p w14:paraId="49A299B1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Style w:val="CommentReference"/>
                <w:rFonts w:cstheme="majorHAnsi"/>
                <w:color w:val="000000" w:themeColor="text1"/>
                <w:sz w:val="16"/>
                <w:szCs w:val="16"/>
              </w:rPr>
            </w:pPr>
          </w:p>
          <w:p w14:paraId="7DEEF729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Style w:val="CommentReference"/>
                <w:rFonts w:cstheme="majorHAnsi"/>
                <w:color w:val="000000" w:themeColor="text1"/>
                <w:sz w:val="16"/>
                <w:szCs w:val="16"/>
              </w:rPr>
            </w:pPr>
          </w:p>
          <w:p w14:paraId="538CD442" w14:textId="77777777" w:rsidR="001643A5" w:rsidRPr="006A56BF" w:rsidRDefault="001643A5" w:rsidP="000D07BB">
            <w:pPr>
              <w:snapToGrid w:val="0"/>
              <w:spacing w:line="320" w:lineRule="exact"/>
              <w:jc w:val="left"/>
              <w:rPr>
                <w:rStyle w:val="CommentReference"/>
                <w:rFonts w:cstheme="majorHAnsi"/>
                <w:color w:val="000000" w:themeColor="text1"/>
                <w:sz w:val="16"/>
                <w:szCs w:val="16"/>
              </w:rPr>
            </w:pPr>
          </w:p>
          <w:p w14:paraId="5CB7C543" w14:textId="77777777" w:rsidR="00BD653F" w:rsidRPr="006A56BF" w:rsidRDefault="00BD653F" w:rsidP="000D07BB">
            <w:pPr>
              <w:snapToGrid w:val="0"/>
              <w:spacing w:line="320" w:lineRule="exact"/>
              <w:jc w:val="left"/>
              <w:rPr>
                <w:rStyle w:val="CommentReference"/>
                <w:rFonts w:cstheme="majorHAnsi"/>
                <w:color w:val="000000" w:themeColor="text1"/>
                <w:sz w:val="16"/>
                <w:szCs w:val="16"/>
              </w:rPr>
            </w:pPr>
          </w:p>
          <w:p w14:paraId="11177AA7" w14:textId="579AB592" w:rsidR="002E6ECD" w:rsidRPr="006A56BF" w:rsidRDefault="002E6ECD" w:rsidP="00DB0BA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2.36 [12.48] (11)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6.5 [1.92] (4)</w:t>
            </w:r>
            <w:hyperlink w:anchor="_ENREF_31" w:tooltip="Davidson, 2014 #15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Davidson&lt;/Author&gt;&lt;Year&gt;2014&lt;/Year&gt;&lt;RecNum&gt;158&lt;/RecNum&gt;&lt;DisplayText&gt;&lt;style face="superscript"&gt;31&lt;/style&gt;&lt;/DisplayText&gt;&lt;record&gt;&lt;rec-number&gt;158&lt;/rec-number&gt;&lt;foreign-keys&gt;&lt;key app="EN" db-id="d0ztdsvvip9xfpedrtlpxpztwr5xe0fw0rwt"&gt;158&lt;/key&gt;&lt;/foreign-keys&gt;&lt;ref-type name="Journal Article"&gt;17&lt;/ref-type&gt;&lt;contributors&gt;&lt;authors&gt;&lt;author&gt;Davidson, K. M.&lt;/author&gt;&lt;author&gt;Brown, T. M.&lt;/author&gt;&lt;author&gt;James, V.&lt;/author&gt;&lt;author&gt;Kirk, J.&lt;/author&gt;&lt;author&gt;Richardson, J.&lt;/author&gt;&lt;/authors&gt;&lt;/contributors&gt;&lt;auth-address&gt;University of Glasgow.&amp;#xD;NHS Greater Glasgow and Clyde.&amp;#xD;NHS Ayrshire and Arran.&lt;/auth-address&gt;&lt;titles&gt;&lt;title&gt;Manual-assisted cognitive therapy for self-harm in personality disorder and substance misuse: a feasibility trial&lt;/title&gt;&lt;secondary-title&gt;Psychiatric bulletin&lt;/secondary-title&gt;&lt;alt-title&gt;Psychiatr Bull (2014)&lt;/alt-title&gt;&lt;/titles&gt;&lt;periodical&gt;&lt;full-title&gt;Psychiatric bulletin&lt;/full-title&gt;&lt;abbr-1&gt;Psychiatr Bull (2014)&lt;/abbr-1&gt;&lt;/periodical&gt;&lt;alt-periodical&gt;&lt;full-title&gt;Psychiatric bulletin&lt;/full-title&gt;&lt;abbr-1&gt;Psychiatr Bull (2014)&lt;/abbr-1&gt;&lt;/alt-periodical&gt;&lt;pages&gt;108-11&lt;/pages&gt;&lt;volume&gt;38&lt;/volume&gt;&lt;number&gt;3&lt;/number&gt;&lt;edition&gt;2014/09/23&lt;/edition&gt;&lt;dates&gt;&lt;year&gt;2014&lt;/year&gt;&lt;pub-dates&gt;&lt;date&gt;Jun&lt;/date&gt;&lt;/pub-dates&gt;&lt;/dates&gt;&lt;isbn&gt;2053-4868 (Print)&amp;#xD;2053-4868 (Linking)&lt;/isbn&gt;&lt;accession-num&gt;25237519&lt;/accession-num&gt;&lt;urls&gt;&lt;related-urls&gt;&lt;url&gt;http://www.ncbi.nlm.nih.gov/pubmed/25237519&lt;/url&gt;&lt;/related-urls&gt;&lt;/urls&gt;&lt;custom2&gt;4115373&lt;/custom2&gt;&lt;electronic-resource-num&gt;10.1192/pb.bp.113.043109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1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CC90DF1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828B602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CDB544D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53DE530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28E4CC2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823A517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A812B6F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86C377D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A997B0B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D123D85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FCF0011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3426377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4EEBD86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5E989BB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B55B2C9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1B8996C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1E273E3" w14:textId="77777777" w:rsidR="00BD653F" w:rsidRPr="006A56BF" w:rsidRDefault="00BD653F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784B963" w14:textId="77777777" w:rsidR="002E6ECD" w:rsidRPr="006A56BF" w:rsidRDefault="002E6ECD" w:rsidP="00DB0BA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.3 [3.0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11.0 [10.2] (9) 2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mo</w:t>
            </w:r>
            <w:proofErr w:type="spellEnd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after intervention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9C8D06C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7F0A7B0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65DC65B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68F6C79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7412884" w14:textId="77777777" w:rsidR="002E6ECD" w:rsidRPr="006A56BF" w:rsidRDefault="002E6ECD" w:rsidP="00DB0BA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9 [8.6] (no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data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2.8 [10.4] (no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data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hyperlink w:anchor="_ENREF_23" w:tooltip="Guthrie, 2001 #15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dXRocmllPC9BdXRob3I+PFllYXI+MjAwMTwvWWVhcj48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dXRocmllPC9BdXRob3I+PFllYXI+MjAwMTwvWWVhcj48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3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9BBF929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B529659" w14:textId="77777777" w:rsidR="002E6ECD" w:rsidRPr="006A56BF" w:rsidRDefault="002E6ECD" w:rsidP="00DB0BA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.8 [7.8] (no data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.0 [6.2] (no data)</w:t>
            </w:r>
            <w:hyperlink w:anchor="_ENREF_17" w:tooltip="Cedereke, 2002 #12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DZWRlcmVrZTwvQXV0aG9yPjxZZWFyPjIwMDI8L1llYXI+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DZWRlcmVrZTwvQXV0aG9yPjxZZWFyPjIwMDI8L1llYXI+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1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A5EC938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015A50F9" w14:textId="77777777" w:rsidR="002E6ECD" w:rsidRPr="006A56BF" w:rsidRDefault="002E6ECD" w:rsidP="000D07BB">
            <w:pPr>
              <w:snapToGrid w:val="0"/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56FA1BA9" w14:textId="77777777" w:rsidR="004E1438" w:rsidRPr="006A56BF" w:rsidRDefault="004E1438">
      <w:pPr>
        <w:widowControl/>
        <w:jc w:val="left"/>
        <w:rPr>
          <w:rFonts w:asciiTheme="majorHAnsi" w:hAnsiTheme="majorHAnsi" w:cstheme="majorHAnsi"/>
          <w:b/>
          <w:color w:val="000000" w:themeColor="text1"/>
          <w:sz w:val="24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br w:type="page"/>
      </w:r>
    </w:p>
    <w:p w14:paraId="5403F453" w14:textId="1E27DA49" w:rsidR="002E6ECD" w:rsidRPr="006A56BF" w:rsidRDefault="00BA5E35" w:rsidP="0041061B">
      <w:pPr>
        <w:widowControl/>
        <w:jc w:val="left"/>
        <w:rPr>
          <w:rFonts w:asciiTheme="majorHAnsi" w:hAnsiTheme="majorHAnsi" w:cstheme="majorHAnsi"/>
          <w:b/>
          <w:color w:val="000000" w:themeColor="text1"/>
          <w:sz w:val="24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E4E77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a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ychometric measures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uicidal 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i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deation) (continued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636E2048" w14:textId="77777777" w:rsidTr="000F4830">
        <w:trPr>
          <w:cantSplit/>
          <w:trHeight w:val="155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36C10226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257C3829" w14:textId="77777777" w:rsidR="002E6ECD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98333E5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96A981B" w14:textId="0B81F9E5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95A1B52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0D71EFD" w14:textId="145C6DE8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7CC8FAD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DB0A96D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D60A2AD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F4D85DC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C153FE9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6419235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3C92B673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08B7F77E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12D96770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39620223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7FF8D95E" w14:textId="531E5F56" w:rsidR="002E6ECD" w:rsidRPr="006A56BF" w:rsidRDefault="00316279" w:rsidP="003505B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3505B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5E6702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shown as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="0025143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ean [SD] (n)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or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“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median [IQR] (n)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19B5AAB3" w14:textId="77777777" w:rsidTr="000F4830">
        <w:trPr>
          <w:cantSplit/>
          <w:trHeight w:val="94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149E587F" w14:textId="3E53A9F6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Scale for Suicide Ideation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 xml:space="preserve"> (SSI</w:t>
            </w:r>
            <w:r w:rsidR="0074376A"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Beck</w:t>
            </w:r>
            <w:r w:rsidR="005E6702"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 xml:space="preserve"> 1979) (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N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umber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 xml:space="preserve">of patients 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with score</w:t>
            </w:r>
            <w:r w:rsidR="005E6702"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 xml:space="preserve">s 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&gt;0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)</w:t>
            </w:r>
          </w:p>
        </w:tc>
      </w:tr>
      <w:tr w:rsidR="006A56BF" w:rsidRPr="006A56BF" w14:paraId="1CB6BC0D" w14:textId="77777777" w:rsidTr="004E1438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69624F18" w14:textId="77777777" w:rsidR="002E6ECD" w:rsidRPr="006A56BF" w:rsidRDefault="002E6ECD" w:rsidP="00DB0BA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Number of patients with suicide Ideation</w: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fldChar w:fldCharType="begin">
                <w:fldData xml:space="preserve">PEVuZE5vdGU+PENpdGU+PEF1dGhvcj5Ccm93bjwvQXV0aG9yPjxZZWFyPjIwMDU8L1llYXI+PFJl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</w:fldData>
              </w:fldChar>
            </w:r>
            <w:r w:rsidR="00DB0BA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instrText xml:space="preserve"> ADDIN EN.CITE </w:instrTex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fldChar w:fldCharType="begin">
                <w:fldData xml:space="preserve">PEVuZE5vdGU+PENpdGU+PEF1dGhvcj5Ccm93bjwvQXV0aG9yPjxZZWFyPjIwMDU8L1llYXI+PFJl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</w:fldData>
              </w:fldChar>
            </w:r>
            <w:r w:rsidR="00DB0BA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instrText xml:space="preserve"> ADDIN EN.CITE.DATA </w:instrTex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fldChar w:fldCharType="end"/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fldChar w:fldCharType="separate"/>
            </w:r>
            <w:hyperlink w:anchor="_ENREF_25" w:tooltip="Brown, 2005 #18" w:history="1"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8"/>
                  <w:vertAlign w:val="superscript"/>
                </w:rPr>
                <w:t>25</w:t>
              </w:r>
            </w:hyperlink>
            <w:r w:rsidR="00DB0BAB" w:rsidRPr="006A56BF">
              <w:rPr>
                <w:rFonts w:asciiTheme="majorHAnsi" w:hAnsiTheme="majorHAnsi" w:cstheme="majorHAnsi"/>
                <w:noProof/>
                <w:color w:val="000000" w:themeColor="text1"/>
                <w:sz w:val="16"/>
                <w:szCs w:val="18"/>
                <w:vertAlign w:val="superscript"/>
              </w:rPr>
              <w:t>,</w:t>
            </w:r>
            <w:hyperlink w:anchor="_ENREF_30" w:tooltip="Wei, 2013 #26" w:history="1"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8"/>
                  <w:vertAlign w:val="superscript"/>
                </w:rPr>
                <w:t>30</w:t>
              </w:r>
            </w:hyperlink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fldChar w:fldCharType="end"/>
            </w: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7B814327" w14:textId="77777777" w:rsidR="002E6ECD" w:rsidRPr="006A56BF" w:rsidRDefault="002E6ECD" w:rsidP="000D07BB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R</w:t>
            </w:r>
          </w:p>
          <w:p w14:paraId="28FA1D8A" w14:textId="77777777" w:rsidR="002E6ECD" w:rsidRPr="006A56BF" w:rsidRDefault="002E6ECD" w:rsidP="000D07BB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V</w:t>
            </w:r>
          </w:p>
          <w:p w14:paraId="1E4C000A" w14:textId="77777777" w:rsidR="002E6ECD" w:rsidRPr="006A56BF" w:rsidRDefault="002E6ECD" w:rsidP="000D07BB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P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64AA4F5B" w14:textId="77777777" w:rsidR="002E6ECD" w:rsidRPr="006A56BF" w:rsidRDefault="002E6ECD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="00140B24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39</w:t>
            </w:r>
            <w:r w:rsidR="00140B24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 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[65.0%] (60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="0020310C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39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 [65.0%] (60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8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end"/>
              </w:r>
            </w:hyperlink>
          </w:p>
          <w:p w14:paraId="74B33A16" w14:textId="77777777" w:rsidR="002E6ECD" w:rsidRPr="006A56BF" w:rsidRDefault="002E6ECD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  <w:vertAlign w:val="superscript"/>
              </w:rPr>
            </w:pPr>
          </w:p>
          <w:p w14:paraId="1AC84AA4" w14:textId="77777777" w:rsidR="00187C8F" w:rsidRPr="006A56BF" w:rsidRDefault="00187C8F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  <w:vertAlign w:val="superscript"/>
              </w:rPr>
            </w:pPr>
          </w:p>
          <w:p w14:paraId="10E437BE" w14:textId="77777777" w:rsidR="002E6ECD" w:rsidRPr="006A56BF" w:rsidRDefault="00187C8F" w:rsidP="00DB0BA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E1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53 [64.6%] (82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)</w:t>
            </w:r>
            <w:r w:rsidR="002E6ECD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; E2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="002E6ECD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56 [70.0%] (80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were assessed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r w:rsidR="002E6ECD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="002E6ECD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57 [74.0%] (77)</w:t>
            </w:r>
            <w:hyperlink w:anchor="_ENREF_30" w:tooltip="Wei, 2013 #26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instrText xml:space="preserve"> ADDIN EN.CITE &lt;EndNote&gt;&lt;Cite&gt;&lt;Author&gt;Wei&lt;/Author&gt;&lt;Year&gt;2013&lt;/Year&gt;&lt;RecNum&gt;26&lt;/RecNum&gt;&lt;DisplayText&gt;&lt;style face="superscript"&gt;30&lt;/style&gt;&lt;/DisplayText&gt;&lt;record&gt;&lt;rec-number&gt;26&lt;/rec-number&gt;&lt;foreign-keys&gt;&lt;key app="EN" db-id="d0ztdsvvip9xfpedrtlpxpztwr5xe0fw0rwt"&gt;26&lt;/key&gt;&lt;/foreign-keys&gt;&lt;ref-type name="Journal Article"&gt;17&lt;/ref-type&gt;&lt;contributors&gt;&lt;authors&gt;&lt;author&gt;Wei, S.&lt;/author&gt;&lt;author&gt;Liu, L.&lt;/author&gt;&lt;author&gt;Bi, B.&lt;/author&gt;&lt;author&gt;Li, H.&lt;/author&gt;&lt;author&gt;Hou, J.&lt;/author&gt;&lt;author&gt;Tan, S.&lt;/author&gt;&lt;author&gt;Chen, X.&lt;/author&gt;&lt;author&gt;Chen, W.&lt;/author&gt;&lt;author&gt;Jia, X.&lt;/author&gt;&lt;author&gt;Dong, G.&lt;/author&gt;&lt;author&gt;Qin, X.&lt;/author&gt;&lt;author&gt;Liu, Y.&lt;/author&gt;&lt;/authors&gt;&lt;/contributors&gt;&lt;auth-address&gt;Department of Psychiatry, First Affiliated Hospital, China Medical University, Shenyang, PR China.&lt;/auth-address&gt;&lt;titles&gt;&lt;title&gt;An intervention and follow-up study following a suicide attempt in the emergency departments of four general hospitals in Shenyang, China&lt;/title&gt;&lt;secondary-title&gt;Crisis&lt;/secondary-title&gt;&lt;alt-title&gt;Crisis&lt;/alt-title&gt;&lt;/titles&gt;&lt;periodical&gt;&lt;full-title&gt;Crisis&lt;/full-title&gt;&lt;abbr-1&gt;Crisis&lt;/abbr-1&gt;&lt;/periodical&gt;&lt;alt-periodical&gt;&lt;full-title&gt;Crisis&lt;/full-title&gt;&lt;abbr-1&gt;Crisis&lt;/abbr-1&gt;&lt;/alt-periodical&gt;&lt;pages&gt;107-15&lt;/pages&gt;&lt;volume&gt;34&lt;/volume&gt;&lt;number&gt;2&lt;/number&gt;&lt;edition&gt;2012/12/25&lt;/edition&gt;&lt;dates&gt;&lt;year&gt;2013&lt;/year&gt;&lt;/dates&gt;&lt;isbn&gt;0227-5910 (Print)&amp;#xD;0227-5910 (Linking)&lt;/isbn&gt;&lt;accession-num&gt;23261916&lt;/accession-num&gt;&lt;urls&gt;&lt;related-urls&gt;&lt;url&gt;http://www.ncbi.nlm.nih.gov/pubmed/23261916&lt;/url&gt;&lt;/related-urls&gt;&lt;/urls&gt;&lt;electronic-resource-num&gt;10.1027/0227-5910/a000181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8"/>
                  <w:vertAlign w:val="superscript"/>
                </w:rPr>
                <w:t>30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1E3B366A" w14:textId="77777777" w:rsidR="002E6ECD" w:rsidRPr="006A56BF" w:rsidRDefault="002E6ECD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60A3316F" w14:textId="20BCF95D" w:rsidR="002E6ECD" w:rsidRPr="006A56BF" w:rsidRDefault="002E6ECD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="00140B24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24</w:t>
            </w:r>
            <w:r w:rsidR="00140B24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[44.4%] (</w:t>
            </w:r>
            <w:r w:rsidR="0020310C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54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="0048424E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26</w:t>
            </w:r>
            <w:r w:rsidR="0048424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 </w:t>
            </w:r>
            <w:r w:rsidR="00140B24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54</w:t>
            </w:r>
            <w:r w:rsidR="005E6702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[46.4%] (</w:t>
            </w:r>
            <w:r w:rsidR="0020310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56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8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end"/>
              </w:r>
            </w:hyperlink>
          </w:p>
          <w:p w14:paraId="6FAC609D" w14:textId="77777777" w:rsidR="002E6ECD" w:rsidRPr="006A56BF" w:rsidRDefault="002E6ECD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  <w:vertAlign w:val="superscript"/>
              </w:rPr>
            </w:pPr>
          </w:p>
          <w:p w14:paraId="43035973" w14:textId="77777777" w:rsidR="002E6ECD" w:rsidRPr="006A56BF" w:rsidRDefault="002E6ECD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728B78B3" w14:textId="77777777" w:rsidR="002E6ECD" w:rsidRPr="006A56BF" w:rsidRDefault="002E6ECD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6BA268C1" w14:textId="77777777" w:rsidR="002E6ECD" w:rsidRPr="006A56BF" w:rsidRDefault="002E6ECD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="00140B24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20</w:t>
            </w:r>
            <w:r w:rsidR="00140B24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[38.5%] (</w:t>
            </w:r>
            <w:r w:rsidR="0020310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52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="00140B24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24</w:t>
            </w:r>
            <w:r w:rsidR="00140B24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[44.4%] (</w:t>
            </w:r>
            <w:r w:rsidR="0020310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54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8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end"/>
              </w:r>
            </w:hyperlink>
          </w:p>
          <w:p w14:paraId="5099AC86" w14:textId="77777777" w:rsidR="002E6ECD" w:rsidRPr="006A56BF" w:rsidRDefault="002E6ECD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  <w:vertAlign w:val="superscript"/>
              </w:rPr>
            </w:pPr>
          </w:p>
          <w:p w14:paraId="327C66A0" w14:textId="77777777" w:rsidR="00187C8F" w:rsidRPr="006A56BF" w:rsidRDefault="00187C8F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  <w:vertAlign w:val="superscript"/>
              </w:rPr>
            </w:pPr>
          </w:p>
          <w:p w14:paraId="6979C8B6" w14:textId="44A671A3" w:rsidR="002E6ECD" w:rsidRPr="006A56BF" w:rsidRDefault="002E6ECD" w:rsidP="005E670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E1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33 [40.2%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</w:t>
            </w:r>
            <w:r w:rsidR="005E6702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of</w:t>
            </w:r>
            <w:r w:rsidR="005E6702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82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] (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55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were assessed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; E2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37 [46.3%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</w:t>
            </w:r>
            <w:r w:rsidR="005E6702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of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80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] (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56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were assessed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32 [41.6%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</w:t>
            </w:r>
            <w:r w:rsidR="005E6702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of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77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] (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61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were assessed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hyperlink w:anchor="_ENREF_30" w:tooltip="Wei, 2013 #26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instrText xml:space="preserve"> ADDIN EN.CITE &lt;EndNote&gt;&lt;Cite&gt;&lt;Author&gt;Wei&lt;/Author&gt;&lt;Year&gt;2013&lt;/Year&gt;&lt;RecNum&gt;26&lt;/RecNum&gt;&lt;DisplayText&gt;&lt;style face="superscript"&gt;30&lt;/style&gt;&lt;/DisplayText&gt;&lt;record&gt;&lt;rec-number&gt;26&lt;/rec-number&gt;&lt;foreign-keys&gt;&lt;key app="EN" db-id="d0ztdsvvip9xfpedrtlpxpztwr5xe0fw0rwt"&gt;26&lt;/key&gt;&lt;/foreign-keys&gt;&lt;ref-type name="Journal Article"&gt;17&lt;/ref-type&gt;&lt;contributors&gt;&lt;authors&gt;&lt;author&gt;Wei, S.&lt;/author&gt;&lt;author&gt;Liu, L.&lt;/author&gt;&lt;author&gt;Bi, B.&lt;/author&gt;&lt;author&gt;Li, H.&lt;/author&gt;&lt;author&gt;Hou, J.&lt;/author&gt;&lt;author&gt;Tan, S.&lt;/author&gt;&lt;author&gt;Chen, X.&lt;/author&gt;&lt;author&gt;Chen, W.&lt;/author&gt;&lt;author&gt;Jia, X.&lt;/author&gt;&lt;author&gt;Dong, G.&lt;/author&gt;&lt;author&gt;Qin, X.&lt;/author&gt;&lt;author&gt;Liu, Y.&lt;/author&gt;&lt;/authors&gt;&lt;/contributors&gt;&lt;auth-address&gt;Department of Psychiatry, First Affiliated Hospital, China Medical University, Shenyang, PR China.&lt;/auth-address&gt;&lt;titles&gt;&lt;title&gt;An intervention and follow-up study following a suicide attempt in the emergency departments of four general hospitals in Shenyang, China&lt;/title&gt;&lt;secondary-title&gt;Crisis&lt;/secondary-title&gt;&lt;alt-title&gt;Crisis&lt;/alt-title&gt;&lt;/titles&gt;&lt;periodical&gt;&lt;full-title&gt;Crisis&lt;/full-title&gt;&lt;abbr-1&gt;Crisis&lt;/abbr-1&gt;&lt;/periodical&gt;&lt;alt-periodical&gt;&lt;full-title&gt;Crisis&lt;/full-title&gt;&lt;abbr-1&gt;Crisis&lt;/abbr-1&gt;&lt;/alt-periodical&gt;&lt;pages&gt;107-15&lt;/pages&gt;&lt;volume&gt;34&lt;/volume&gt;&lt;number&gt;2&lt;/number&gt;&lt;edition&gt;2012/12/25&lt;/edition&gt;&lt;dates&gt;&lt;year&gt;2013&lt;/year&gt;&lt;/dates&gt;&lt;isbn&gt;0227-5910 (Print)&amp;#xD;0227-5910 (Linking)&lt;/isbn&gt;&lt;accession-num&gt;23261916&lt;/accession-num&gt;&lt;urls&gt;&lt;related-urls&gt;&lt;url&gt;http://www.ncbi.nlm.nih.gov/pubmed/23261916&lt;/url&gt;&lt;/related-urls&gt;&lt;/urls&gt;&lt;electronic-resource-num&gt;10.1027/0227-5910/a000181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8"/>
                  <w:vertAlign w:val="superscript"/>
                </w:rPr>
                <w:t>30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0015DDFD" w14:textId="77777777" w:rsidR="002E6ECD" w:rsidRPr="006A56BF" w:rsidRDefault="002E6ECD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61F1EDA7" w14:textId="77777777" w:rsidR="002E6ECD" w:rsidRPr="006A56BF" w:rsidRDefault="002E6ECD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="00140B24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12</w:t>
            </w:r>
            <w:r w:rsidR="00140B24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[24.0%] (</w:t>
            </w:r>
            <w:r w:rsidR="0020310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50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="00140B24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16</w:t>
            </w:r>
            <w:r w:rsidR="00140B24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[30.8%] (</w:t>
            </w:r>
            <w:r w:rsidR="0020310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52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8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end"/>
              </w:r>
            </w:hyperlink>
          </w:p>
          <w:p w14:paraId="19370919" w14:textId="77777777" w:rsidR="002E6ECD" w:rsidRPr="006A56BF" w:rsidRDefault="002E6ECD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  <w:vertAlign w:val="superscript"/>
              </w:rPr>
            </w:pPr>
          </w:p>
          <w:p w14:paraId="6F64B4A2" w14:textId="77777777" w:rsidR="00187C8F" w:rsidRPr="006A56BF" w:rsidRDefault="00187C8F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  <w:vertAlign w:val="superscript"/>
              </w:rPr>
            </w:pPr>
          </w:p>
          <w:p w14:paraId="05729FAB" w14:textId="5A9080F2" w:rsidR="002E6ECD" w:rsidRPr="006A56BF" w:rsidRDefault="002E6ECD" w:rsidP="005E670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E1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30 [36.6%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</w:t>
            </w:r>
            <w:r w:rsidR="005E6702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of</w:t>
            </w:r>
            <w:r w:rsidR="005E6702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82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] (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34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were assessed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; E2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26 [32.5%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</w:t>
            </w:r>
            <w:r w:rsidR="005E6702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of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80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] (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41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were assessed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24 [31.2%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</w:t>
            </w:r>
            <w:r w:rsidR="005E6702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of</w:t>
            </w:r>
            <w:r w:rsidR="005E6702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77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] (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40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were assessed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hyperlink w:anchor="_ENREF_30" w:tooltip="Wei, 2013 #26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instrText xml:space="preserve"> ADDIN EN.CITE &lt;EndNote&gt;&lt;Cite&gt;&lt;Author&gt;Wei&lt;/Author&gt;&lt;Year&gt;2013&lt;/Year&gt;&lt;RecNum&gt;26&lt;/RecNum&gt;&lt;DisplayText&gt;&lt;style face="superscript"&gt;30&lt;/style&gt;&lt;/DisplayText&gt;&lt;record&gt;&lt;rec-number&gt;26&lt;/rec-number&gt;&lt;foreign-keys&gt;&lt;key app="EN" db-id="d0ztdsvvip9xfpedrtlpxpztwr5xe0fw0rwt"&gt;26&lt;/key&gt;&lt;/foreign-keys&gt;&lt;ref-type name="Journal Article"&gt;17&lt;/ref-type&gt;&lt;contributors&gt;&lt;authors&gt;&lt;author&gt;Wei, S.&lt;/author&gt;&lt;author&gt;Liu, L.&lt;/author&gt;&lt;author&gt;Bi, B.&lt;/author&gt;&lt;author&gt;Li, H.&lt;/author&gt;&lt;author&gt;Hou, J.&lt;/author&gt;&lt;author&gt;Tan, S.&lt;/author&gt;&lt;author&gt;Chen, X.&lt;/author&gt;&lt;author&gt;Chen, W.&lt;/author&gt;&lt;author&gt;Jia, X.&lt;/author&gt;&lt;author&gt;Dong, G.&lt;/author&gt;&lt;author&gt;Qin, X.&lt;/author&gt;&lt;author&gt;Liu, Y.&lt;/author&gt;&lt;/authors&gt;&lt;/contributors&gt;&lt;auth-address&gt;Department of Psychiatry, First Affiliated Hospital, China Medical University, Shenyang, PR China.&lt;/auth-address&gt;&lt;titles&gt;&lt;title&gt;An intervention and follow-up study following a suicide attempt in the emergency departments of four general hospitals in Shenyang, China&lt;/title&gt;&lt;secondary-title&gt;Crisis&lt;/secondary-title&gt;&lt;alt-title&gt;Crisis&lt;/alt-title&gt;&lt;/titles&gt;&lt;periodical&gt;&lt;full-title&gt;Crisis&lt;/full-title&gt;&lt;abbr-1&gt;Crisis&lt;/abbr-1&gt;&lt;/periodical&gt;&lt;alt-periodical&gt;&lt;full-title&gt;Crisis&lt;/full-title&gt;&lt;abbr-1&gt;Crisis&lt;/abbr-1&gt;&lt;/alt-periodical&gt;&lt;pages&gt;107-15&lt;/pages&gt;&lt;volume&gt;34&lt;/volume&gt;&lt;number&gt;2&lt;/number&gt;&lt;edition&gt;2012/12/25&lt;/edition&gt;&lt;dates&gt;&lt;year&gt;2013&lt;/year&gt;&lt;/dates&gt;&lt;isbn&gt;0227-5910 (Print)&amp;#xD;0227-5910 (Linking)&lt;/isbn&gt;&lt;accession-num&gt;23261916&lt;/accession-num&gt;&lt;urls&gt;&lt;related-urls&gt;&lt;url&gt;http://www.ncbi.nlm.nih.gov/pubmed/23261916&lt;/url&gt;&lt;/related-urls&gt;&lt;/urls&gt;&lt;electronic-resource-num&gt;10.1027/0227-5910/a000181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8"/>
                  <w:vertAlign w:val="superscript"/>
                </w:rPr>
                <w:t>30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19641D7E" w14:textId="77777777" w:rsidR="002E6ECD" w:rsidRPr="006A56BF" w:rsidRDefault="002E6ECD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30CC315B" w14:textId="77777777" w:rsidR="002E6ECD" w:rsidRPr="006A56BF" w:rsidRDefault="002E6ECD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="00140B24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10</w:t>
            </w:r>
            <w:r w:rsidR="00140B24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[20.4%] (</w:t>
            </w:r>
            <w:r w:rsidR="0020310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49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="00140B24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12</w:t>
            </w:r>
            <w:r w:rsidR="00140B24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[24.5%] (</w:t>
            </w:r>
            <w:r w:rsidR="0020310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49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8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end"/>
              </w:r>
            </w:hyperlink>
          </w:p>
          <w:p w14:paraId="248E4DF2" w14:textId="77777777" w:rsidR="002E6ECD" w:rsidRPr="006A56BF" w:rsidRDefault="002E6ECD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  <w:vertAlign w:val="superscript"/>
              </w:rPr>
            </w:pPr>
          </w:p>
          <w:p w14:paraId="0251073F" w14:textId="77777777" w:rsidR="00187C8F" w:rsidRPr="006A56BF" w:rsidRDefault="00187C8F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  <w:vertAlign w:val="superscript"/>
              </w:rPr>
            </w:pPr>
          </w:p>
          <w:p w14:paraId="798FB68D" w14:textId="7332F48B" w:rsidR="002E6ECD" w:rsidRPr="006A56BF" w:rsidRDefault="002E6ECD" w:rsidP="005E670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E1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30 [36.6%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</w:t>
            </w:r>
            <w:r w:rsidR="005E6702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of</w:t>
            </w:r>
            <w:r w:rsidR="005E6702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82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] (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24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were assessed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; E2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24 [30.0%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</w:t>
            </w:r>
            <w:r w:rsidR="005E6702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of</w:t>
            </w:r>
            <w:r w:rsidR="005E6702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80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] (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36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were assessed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25 [32.5%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</w:t>
            </w:r>
            <w:r w:rsidR="005E6702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of</w:t>
            </w:r>
            <w:r w:rsidR="005E6702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77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] (</w:t>
            </w:r>
            <w:r w:rsidR="00B97CF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27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were assessed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hyperlink w:anchor="_ENREF_30" w:tooltip="Wei, 2013 #26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instrText xml:space="preserve"> ADDIN EN.CITE &lt;EndNote&gt;&lt;Cite&gt;&lt;Author&gt;Wei&lt;/Author&gt;&lt;Year&gt;2013&lt;/Year&gt;&lt;RecNum&gt;26&lt;/RecNum&gt;&lt;DisplayText&gt;&lt;style face="superscript"&gt;30&lt;/style&gt;&lt;/DisplayText&gt;&lt;record&gt;&lt;rec-number&gt;26&lt;/rec-number&gt;&lt;foreign-keys&gt;&lt;key app="EN" db-id="d0ztdsvvip9xfpedrtlpxpztwr5xe0fw0rwt"&gt;26&lt;/key&gt;&lt;/foreign-keys&gt;&lt;ref-type name="Journal Article"&gt;17&lt;/ref-type&gt;&lt;contributors&gt;&lt;authors&gt;&lt;author&gt;Wei, S.&lt;/author&gt;&lt;author&gt;Liu, L.&lt;/author&gt;&lt;author&gt;Bi, B.&lt;/author&gt;&lt;author&gt;Li, H.&lt;/author&gt;&lt;author&gt;Hou, J.&lt;/author&gt;&lt;author&gt;Tan, S.&lt;/author&gt;&lt;author&gt;Chen, X.&lt;/author&gt;&lt;author&gt;Chen, W.&lt;/author&gt;&lt;author&gt;Jia, X.&lt;/author&gt;&lt;author&gt;Dong, G.&lt;/author&gt;&lt;author&gt;Qin, X.&lt;/author&gt;&lt;author&gt;Liu, Y.&lt;/author&gt;&lt;/authors&gt;&lt;/contributors&gt;&lt;auth-address&gt;Department of Psychiatry, First Affiliated Hospital, China Medical University, Shenyang, PR China.&lt;/auth-address&gt;&lt;titles&gt;&lt;title&gt;An intervention and follow-up study following a suicide attempt in the emergency departments of four general hospitals in Shenyang, China&lt;/title&gt;&lt;secondary-title&gt;Crisis&lt;/secondary-title&gt;&lt;alt-title&gt;Crisis&lt;/alt-title&gt;&lt;/titles&gt;&lt;periodical&gt;&lt;full-title&gt;Crisis&lt;/full-title&gt;&lt;abbr-1&gt;Crisis&lt;/abbr-1&gt;&lt;/periodical&gt;&lt;alt-periodical&gt;&lt;full-title&gt;Crisis&lt;/full-title&gt;&lt;abbr-1&gt;Crisis&lt;/abbr-1&gt;&lt;/alt-periodical&gt;&lt;pages&gt;107-15&lt;/pages&gt;&lt;volume&gt;34&lt;/volume&gt;&lt;number&gt;2&lt;/number&gt;&lt;edition&gt;2012/12/25&lt;/edition&gt;&lt;dates&gt;&lt;year&gt;2013&lt;/year&gt;&lt;/dates&gt;&lt;isbn&gt;0227-5910 (Print)&amp;#xD;0227-5910 (Linking)&lt;/isbn&gt;&lt;accession-num&gt;23261916&lt;/accession-num&gt;&lt;urls&gt;&lt;related-urls&gt;&lt;url&gt;http://www.ncbi.nlm.nih.gov/pubmed/23261916&lt;/url&gt;&lt;/related-urls&gt;&lt;/urls&gt;&lt;electronic-resource-num&gt;10.1027/0227-5910/a000181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8"/>
                  <w:vertAlign w:val="superscript"/>
                </w:rPr>
                <w:t>30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8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195B480C" w14:textId="77777777" w:rsidR="002E6ECD" w:rsidRPr="006A56BF" w:rsidRDefault="008131AA" w:rsidP="00DB0BA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="00140B24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7</w:t>
            </w:r>
            <w:r w:rsidR="00140B24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[15.6%] (</w:t>
            </w:r>
            <w:r w:rsidR="0020310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45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: </w:t>
            </w:r>
            <w:r w:rsidR="00140B24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9</w:t>
            </w:r>
            <w:r w:rsidR="00140B24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 xml:space="preserve">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[22.5%] (</w:t>
            </w:r>
            <w:r w:rsidR="0020310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40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t>)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 xml:space="preserve"> in 18 </w:t>
            </w:r>
            <w:proofErr w:type="spellStart"/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8"/>
              </w:rPr>
              <w:t>mo</w:t>
            </w:r>
            <w:proofErr w:type="spellEnd"/>
            <w:r w:rsidR="00880C19">
              <w:fldChar w:fldCharType="begin"/>
            </w:r>
            <w:r w:rsidR="00880C19">
              <w:instrText xml:space="preserve"> HYPERLINK \l "_ENREF_25" \o "Brown, 2005 #18" </w:instrText>
            </w:r>
            <w:r w:rsidR="00880C19">
              <w:fldChar w:fldCharType="separate"/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fldChar w:fldCharType="begin"/>
            </w:r>
            <w:r w:rsidR="00DB0BA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fldChar w:fldCharType="separate"/>
            </w:r>
            <w:r w:rsidR="00DB0BAB" w:rsidRPr="006A56BF">
              <w:rPr>
                <w:rFonts w:asciiTheme="majorHAnsi" w:hAnsiTheme="majorHAnsi" w:cstheme="majorHAnsi"/>
                <w:noProof/>
                <w:color w:val="000000" w:themeColor="text1"/>
                <w:sz w:val="16"/>
                <w:szCs w:val="18"/>
                <w:vertAlign w:val="superscript"/>
              </w:rPr>
              <w:t>25</w: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fldChar w:fldCharType="end"/>
            </w:r>
            <w:r w:rsidR="00880C19"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  <w:fldChar w:fldCharType="end"/>
            </w:r>
          </w:p>
        </w:tc>
        <w:tc>
          <w:tcPr>
            <w:tcW w:w="1215" w:type="dxa"/>
            <w:tcBorders>
              <w:top w:val="dashed" w:sz="4" w:space="0" w:color="auto"/>
              <w:bottom w:val="single" w:sz="18" w:space="0" w:color="auto"/>
            </w:tcBorders>
          </w:tcPr>
          <w:p w14:paraId="5DE7B279" w14:textId="77777777" w:rsidR="002E6ECD" w:rsidRPr="006A56BF" w:rsidRDefault="002E6ECD" w:rsidP="000D07B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8"/>
              </w:rPr>
            </w:pPr>
          </w:p>
        </w:tc>
      </w:tr>
    </w:tbl>
    <w:p w14:paraId="29590E60" w14:textId="29E57AAA" w:rsidR="00227771" w:rsidRPr="006A56BF" w:rsidRDefault="00227771" w:rsidP="00227771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Abbreviations</w:t>
      </w:r>
      <w:r w:rsidR="005E6702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: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proofErr w:type="spell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wk</w:t>
      </w:r>
      <w:proofErr w:type="spellEnd"/>
      <w:r w:rsidR="00251433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="0074376A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week/weeks</w:t>
      </w:r>
      <w:r w:rsidR="00251433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proofErr w:type="spell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mo</w:t>
      </w:r>
      <w:proofErr w:type="spellEnd"/>
      <w:r w:rsidR="00251433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="0074376A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month/months</w:t>
      </w:r>
      <w:r w:rsidR="00251433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E</w:t>
      </w:r>
      <w:r w:rsidR="00251433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="0074376A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experimental intervention group</w:t>
      </w:r>
      <w:r w:rsidR="00251433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C</w:t>
      </w:r>
      <w:r w:rsidR="00251433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="0074376A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control group</w:t>
      </w:r>
      <w:r w:rsidR="005E6702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</w:p>
    <w:p w14:paraId="58892F92" w14:textId="0D28B73A" w:rsidR="00227771" w:rsidRPr="006A56BF" w:rsidRDefault="0005517A" w:rsidP="00227771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The </w:t>
      </w:r>
      <w:r w:rsidR="005E6702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Validation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column shows </w:t>
      </w:r>
      <w:r w:rsidR="00E52DC5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whether </w:t>
      </w:r>
      <w:r w:rsidR="005E6702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the </w:t>
      </w:r>
      <w:r w:rsidR="00E52DC5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psychological measure</w:t>
      </w:r>
      <w:r w:rsidR="00227771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 </w:t>
      </w:r>
      <w:r w:rsidR="00E52DC5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had been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previous</w:t>
      </w:r>
      <w:r w:rsidR="00E52DC5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ly shown to have</w:t>
      </w:r>
      <w:r w:rsidR="00227771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 reliability,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validity</w:t>
      </w:r>
      <w:r w:rsidR="00227771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, </w:t>
      </w:r>
      <w:r w:rsidR="005E6702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and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predictability</w:t>
      </w:r>
      <w:r w:rsidR="00227771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  <w:r w:rsidR="008568FD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="00227771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R</w:t>
      </w:r>
      <w:r w:rsidR="0074376A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: </w:t>
      </w:r>
      <w:r w:rsidR="00E52DC5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P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revious </w:t>
      </w:r>
      <w:r w:rsidR="00E52DC5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evidence </w:t>
      </w:r>
      <w:r w:rsidR="00227771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for reliability</w:t>
      </w:r>
      <w:r w:rsidR="00264411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; </w:t>
      </w:r>
      <w:r w:rsidR="00227771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V</w:t>
      </w:r>
      <w:r w:rsidR="0074376A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: </w:t>
      </w:r>
      <w:r w:rsidR="00E52DC5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P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revious </w:t>
      </w:r>
      <w:r w:rsidR="00E52DC5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evidence </w:t>
      </w:r>
      <w:r w:rsidR="00227771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for </w:t>
      </w:r>
      <w:r w:rsidR="00E52DC5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validity</w:t>
      </w:r>
      <w:r w:rsidR="00264411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; </w:t>
      </w:r>
      <w:r w:rsidR="00227771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P</w:t>
      </w:r>
      <w:r w:rsidR="0074376A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: </w:t>
      </w:r>
      <w:r w:rsidR="00E52DC5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P</w:t>
      </w:r>
      <w:r w:rsidR="0034129E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revious </w:t>
      </w:r>
      <w:r w:rsidR="00E52DC5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evidence </w:t>
      </w:r>
      <w:r w:rsidR="00227771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for </w:t>
      </w:r>
      <w:r w:rsidR="00417BBC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predictability</w:t>
      </w:r>
      <w:r w:rsidR="00227771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</w:p>
    <w:p w14:paraId="21F2E4CF" w14:textId="2067B02C" w:rsidR="001643A5" w:rsidRDefault="008131AA" w:rsidP="00227771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proofErr w:type="spellStart"/>
      <w:proofErr w:type="gramStart"/>
      <w:r w:rsidRPr="006A56BF">
        <w:rPr>
          <w:rFonts w:asciiTheme="majorHAnsi" w:hAnsiTheme="majorHAnsi" w:cstheme="majorHAnsi"/>
          <w:color w:val="000000" w:themeColor="text1"/>
          <w:sz w:val="16"/>
          <w:szCs w:val="16"/>
          <w:vertAlign w:val="superscript"/>
        </w:rPr>
        <w:t>a</w:t>
      </w:r>
      <w:r w:rsidR="001643A5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Pre</w:t>
      </w:r>
      <w:proofErr w:type="spellEnd"/>
      <w:r w:rsidR="005E6702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–</w:t>
      </w:r>
      <w:r w:rsidR="001643A5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post</w:t>
      </w:r>
      <w:proofErr w:type="gramEnd"/>
      <w:r w:rsidR="001643A5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 difference</w:t>
      </w:r>
      <w:r w:rsidR="005E6702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</w:p>
    <w:p w14:paraId="1FC0CB54" w14:textId="77777777" w:rsidR="00A56AB5" w:rsidRPr="00A56AB5" w:rsidRDefault="00A56AB5" w:rsidP="00A56AB5">
      <w:pPr>
        <w:widowControl/>
        <w:spacing w:line="240" w:lineRule="exact"/>
        <w:jc w:val="lef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A56AB5">
        <w:rPr>
          <w:rFonts w:asciiTheme="majorHAnsi" w:hAnsiTheme="majorHAnsi" w:cstheme="majorHAnsi"/>
          <w:color w:val="000000" w:themeColor="text1"/>
          <w:sz w:val="16"/>
          <w:szCs w:val="16"/>
        </w:rPr>
        <w:t>See references in Additional file 11.</w:t>
      </w:r>
    </w:p>
    <w:p w14:paraId="44DE5071" w14:textId="77777777" w:rsidR="00A56AB5" w:rsidRPr="00A56AB5" w:rsidRDefault="00A56AB5" w:rsidP="00227771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</w:p>
    <w:p w14:paraId="7E409AD5" w14:textId="77777777" w:rsidR="002E6ECD" w:rsidRPr="006A56BF" w:rsidRDefault="002E6ECD" w:rsidP="002E6ECD">
      <w:pPr>
        <w:widowControl/>
        <w:jc w:val="left"/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color w:val="000000" w:themeColor="text1"/>
        </w:rPr>
        <w:br w:type="page"/>
      </w:r>
    </w:p>
    <w:p w14:paraId="0F80E215" w14:textId="319A448D" w:rsidR="002E6ECD" w:rsidRPr="006A56BF" w:rsidRDefault="00BA5E35" w:rsidP="002E6ECD">
      <w:pPr>
        <w:rPr>
          <w:color w:val="000000" w:themeColor="text1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E4E77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b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h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opelessness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725BAA8C" w14:textId="77777777" w:rsidTr="000F4830">
        <w:trPr>
          <w:cantSplit/>
          <w:trHeight w:val="154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5E6DE71D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3948392C" w14:textId="77777777" w:rsidR="002E6ECD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2C62D92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7CEF2B0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94109B4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F1E07F8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9D7222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E249D2C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DAE5FEC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5A2D0C1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22F44DE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A71E0CD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DC9DE88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646ADAE0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5F968948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41AAC1A2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4ED33898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182F09C5" w14:textId="16B2FF3F" w:rsidR="002E6ECD" w:rsidRPr="006A56BF" w:rsidRDefault="00316279" w:rsidP="00432A9E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D32C47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shown as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ean [SD] (n)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or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“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median [IQR] (n)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5C82AE1C" w14:textId="77777777" w:rsidTr="000F4830">
        <w:trPr>
          <w:cantSplit/>
          <w:trHeight w:val="21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2D1D6A45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Beck Hopelessness Scal</w:t>
            </w:r>
            <w:r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>e</w:t>
            </w:r>
            <w:r w:rsidR="008131AA"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 xml:space="preserve"> (BHS)</w:t>
            </w:r>
          </w:p>
        </w:tc>
      </w:tr>
      <w:tr w:rsidR="006A56BF" w:rsidRPr="006A56BF" w14:paraId="03B3E067" w14:textId="77777777" w:rsidTr="000B7D59">
        <w:trPr>
          <w:cantSplit/>
          <w:trHeight w:val="7783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C5E483C" w14:textId="77777777" w:rsidR="000B7D59" w:rsidRPr="006A56BF" w:rsidRDefault="002E6ECD" w:rsidP="00DB0BAB">
            <w:pPr>
              <w:adjustRightInd w:val="0"/>
              <w:snapToGrid w:val="0"/>
              <w:spacing w:line="30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Hopelessness</w: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W5uYW48L0F1dGhvcj48WWVhcj4yMDEwPC9ZZWFyPjxS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W5uYW48L0F1dGhvcj48WWVhcj4yMDEwPC9ZZWFyPjxS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hyperlink w:anchor="_ENREF_4" w:tooltip="van der Sande, 1997 #4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4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6" w:tooltip="Kawanishi, 2014 #162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6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7" w:tooltip="Hatcher, 2015 #169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9" w:tooltip="Bertolote, 2010 #7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9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2" w:tooltip="McLeavey, 1994 #14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2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4" w:tooltip="Raj, 2001 #17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-27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34" w:tooltip="Waterhouse, 1990 #30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4</w:t>
              </w:r>
            </w:hyperlink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805D407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42A3ED28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25CDDE7E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P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5DD3BC6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9.6 [5.9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.5 [6.0] (134)</w:t>
            </w:r>
            <w:hyperlink w:anchor="_ENREF_4" w:tooltip="van der Sande, 1997 #4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4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734AF704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1DF3375C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.1 [6.2] (30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.3 [6.1] (331)</w:t>
            </w:r>
            <w:hyperlink w:anchor="_ENREF_7" w:tooltip="Hatcher, 2015 #169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169F9546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32E5189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.12 [4.61] (1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.35 [4.39] (20)</w:t>
            </w:r>
            <w:hyperlink w:anchor="_ENREF_22" w:tooltip="McLeavey, 1994 #14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NY0xlYXZleTwvQXV0aG9yPjxZZWFyPjE5OTQ8L1llYXI+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NY0xlYXZleTwvQXV0aG9yPjxZZWFyPjE5OTQ8L1llYXI+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2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22FAA39A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4631295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.25 [5.54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.55 [3.55] (20)</w:t>
            </w:r>
            <w:hyperlink w:anchor="_ENREF_24" w:tooltip="Raj, 2001 #17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67CC9B1E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2F67C88F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color w:val="000000" w:themeColor="text1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.48 [5.45] (6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.81 [6.25] (60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3B85D6B0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889F562" w14:textId="77777777" w:rsidR="00E870CC" w:rsidRPr="006A56BF" w:rsidRDefault="00E870CC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F97631A" w14:textId="77777777" w:rsidR="00264411" w:rsidRPr="006A56BF" w:rsidRDefault="00264411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DC1C69E" w14:textId="77777777" w:rsidR="000B7D59" w:rsidRPr="006A56BF" w:rsidRDefault="000B7D59" w:rsidP="00DB0BAB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3.7 [4.4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3.3 [3.4] (9)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DED8413" w14:textId="77777777" w:rsidR="000B7D59" w:rsidRPr="006A56BF" w:rsidRDefault="000B7D59" w:rsidP="009F03EE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BF09D4D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8CF68FE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7FB9FD5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B2F73C3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678E152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668ECB2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24D1D57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36B60AF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968D764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61BEB8C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82839FF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A45A0D7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C380A3C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CED6720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A9A33D5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8C339EF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4927193" w14:textId="77777777" w:rsidR="0074376A" w:rsidRPr="006A56BF" w:rsidRDefault="0074376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11BCF86" w14:textId="77777777" w:rsidR="002E6ECD" w:rsidRPr="006A56BF" w:rsidRDefault="002E6ECD" w:rsidP="00DB0BAB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9.09 [5.91] (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4 were assessed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.71 [6.59] (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6 were assessed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2F50739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D22CA62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ABAEB2E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FDD102C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EC262FB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25C040F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F149B39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493C980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4A60DA4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16613C3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410E8C0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7BDB71C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4269133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69D3E2D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9670682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07191FA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FF9FB1C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4235277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A1F6B48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2639102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0BECA20" w14:textId="77777777" w:rsidR="00264411" w:rsidRPr="006A56BF" w:rsidRDefault="00264411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25D03A5" w14:textId="77777777" w:rsidR="00264411" w:rsidRPr="006A56BF" w:rsidRDefault="00264411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561987F" w14:textId="77777777" w:rsidR="00E870CC" w:rsidRPr="006A56BF" w:rsidRDefault="00E870CC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C242BE2" w14:textId="77777777" w:rsidR="00E870CC" w:rsidRPr="006A56BF" w:rsidRDefault="00E870CC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2B45E95" w14:textId="77777777" w:rsidR="000B7D59" w:rsidRPr="006A56BF" w:rsidRDefault="000B7D59" w:rsidP="00DB0BAB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.8 [3.3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2.8 [3.5] (9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  <w:t xml:space="preserve">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after intervention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C9D601C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C7CCDD0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AF094E1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A8C604B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656EDF2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.4 [6.7] (211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9.4 [6.4] (243)</w:t>
            </w:r>
            <w:hyperlink w:anchor="_ENREF_7" w:tooltip="Hatcher, 2015 #169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3FF32871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6E63547C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3AD064A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FD73ECA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F90B99B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E2D2A34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.05 [7.01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25 [3.7] (20)</w:t>
            </w:r>
            <w:hyperlink w:anchor="_ENREF_24" w:tooltip="Raj, 2001 #17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  <w:r w:rsidRPr="006A56BF">
              <w:rPr>
                <w:rStyle w:val="CommentReference"/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  <w:t xml:space="preserve"> </w:t>
            </w:r>
            <w:r w:rsidR="008131AA" w:rsidRPr="006A56BF">
              <w:rPr>
                <w:rStyle w:val="CommentReference"/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a</w:t>
            </w:r>
          </w:p>
          <w:p w14:paraId="65B8DDE3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02534DF" w14:textId="77777777" w:rsidR="0074376A" w:rsidRPr="006A56BF" w:rsidRDefault="0074376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E69F59A" w14:textId="77777777" w:rsidR="002E6ECD" w:rsidRPr="006A56BF" w:rsidRDefault="002E6ECD" w:rsidP="00DB0BAB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45 [4.99] (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2 were assessed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9.06 [6.98] (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4 were assessed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1FFDD54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FDAB336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419F456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2BF594A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1D141BF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3D442BD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110F400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26D6557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9D57D12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E2BDEEF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4145BAF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C0DE86C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C9A3247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287ACBB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9FA3ABB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FABE5A3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0955F8E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D7F8D0D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152E39F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3F31192" w14:textId="77777777" w:rsidR="000B7D59" w:rsidRPr="006A56BF" w:rsidRDefault="000B7D59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EF5DA77" w14:textId="77777777" w:rsidR="00264411" w:rsidRPr="006A56BF" w:rsidRDefault="00264411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8CAEB8E" w14:textId="77777777" w:rsidR="00264411" w:rsidRPr="006A56BF" w:rsidRDefault="00264411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BBBAF1C" w14:textId="77777777" w:rsidR="00E870CC" w:rsidRPr="006A56BF" w:rsidRDefault="00E870CC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A3976DA" w14:textId="77777777" w:rsidR="00E870CC" w:rsidRPr="006A56BF" w:rsidRDefault="00E870CC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9914D14" w14:textId="101301A0" w:rsidR="000B7D59" w:rsidRPr="006A56BF" w:rsidRDefault="000B7D59" w:rsidP="00DB0BAB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7 [3.0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2.8 [4.0] (9) 2</w:t>
            </w:r>
            <w:r w:rsidR="00D32C47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mo</w:t>
            </w:r>
            <w:proofErr w:type="spellEnd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after intervention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646E7D6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938C1FA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176675D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66848EE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9C2ACE6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C6FD69C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988FD74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77042BB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8BCAF83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9A61B8C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47B6D00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E117A1B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F86473C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D679214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95BD577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3192C04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7BA83FA" w14:textId="77777777" w:rsidR="0074376A" w:rsidRPr="006A56BF" w:rsidRDefault="0074376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965BE3A" w14:textId="77777777" w:rsidR="002E6ECD" w:rsidRPr="006A56BF" w:rsidRDefault="002E6ECD" w:rsidP="00DB0BAB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.57 [4.47] (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0 were assessed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.21 [6.96] (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2 were assessed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F3F7795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0DB7807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.1 [5.0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5 [5.9] (134)</w:t>
            </w:r>
            <w:hyperlink w:anchor="_ENREF_4" w:tooltip="van der Sande, 1997 #4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4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2E9889C6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2CEA33B1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.3 [6.3] (21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.4 [6.4] (233)</w:t>
            </w:r>
            <w:hyperlink w:anchor="_ENREF_7" w:tooltip="Hatcher, 2015 #169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2FCDE112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08404C3B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.94 [8.38] (1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.44 [6.21] (16)</w:t>
            </w:r>
            <w:hyperlink w:anchor="_ENREF_22" w:tooltip="McLeavey, 1994 #14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NY0xlYXZleTwvQXV0aG9yPjxZZWFyPjE5OTQ8L1llYXI+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NY0xlYXZleTwvQXV0aG9yPjxZZWFyPjE5OTQ8L1llYXI+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2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25B91AFF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94D7EE1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D095A33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AD635EA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6DF0E3F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6328896" w14:textId="77777777" w:rsidR="0074376A" w:rsidRPr="006A56BF" w:rsidRDefault="0074376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BAECC84" w14:textId="77777777" w:rsidR="002E6ECD" w:rsidRPr="006A56BF" w:rsidRDefault="002E6ECD" w:rsidP="00DB0BAB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.57 [5.76] (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49 were assessed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.22 [6.77] (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49 were assessed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BE8BE9E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AE584FE" w14:textId="77777777" w:rsidR="008131AA" w:rsidRPr="006A56BF" w:rsidRDefault="008131A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22BFD10" w14:textId="77777777" w:rsidR="008131AA" w:rsidRPr="006A56BF" w:rsidRDefault="008131A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C97FACB" w14:textId="77777777" w:rsidR="008131AA" w:rsidRPr="006A56BF" w:rsidRDefault="008131A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D7D2F7E" w14:textId="77777777" w:rsidR="008131AA" w:rsidRPr="006A56BF" w:rsidRDefault="008131A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693B4FC" w14:textId="77777777" w:rsidR="008131AA" w:rsidRPr="006A56BF" w:rsidRDefault="008131A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B931AF0" w14:textId="77777777" w:rsidR="008131AA" w:rsidRPr="006A56BF" w:rsidRDefault="008131A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57D3889" w14:textId="77777777" w:rsidR="008131AA" w:rsidRPr="006A56BF" w:rsidRDefault="008131A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FEEC753" w14:textId="77777777" w:rsidR="008131AA" w:rsidRPr="006A56BF" w:rsidRDefault="008131A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6616FAD" w14:textId="77777777" w:rsidR="008131AA" w:rsidRPr="006A56BF" w:rsidRDefault="008131A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3062659" w14:textId="77777777" w:rsidR="008131AA" w:rsidRPr="006A56BF" w:rsidRDefault="008131A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DFA10C1" w14:textId="77777777" w:rsidR="008131AA" w:rsidRPr="006A56BF" w:rsidRDefault="008131A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D618FA9" w14:textId="77777777" w:rsidR="008131AA" w:rsidRPr="006A56BF" w:rsidRDefault="008131A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2D10E2C" w14:textId="77777777" w:rsidR="008131AA" w:rsidRPr="006A56BF" w:rsidRDefault="008131A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919AEA3" w14:textId="77777777" w:rsidR="008131AA" w:rsidRPr="006A56BF" w:rsidRDefault="008131A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94D7868" w14:textId="77777777" w:rsidR="008131AA" w:rsidRPr="006A56BF" w:rsidRDefault="008131A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C111BC7" w14:textId="77777777" w:rsidR="0074376A" w:rsidRPr="006A56BF" w:rsidRDefault="0074376A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7636DA4" w14:textId="77777777" w:rsidR="008131AA" w:rsidRPr="006A56BF" w:rsidRDefault="008131AA" w:rsidP="00DB0BAB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.07 [5.28] (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45 were assessed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24 [6.35] (</w:t>
            </w:r>
            <w:r w:rsidR="00E870C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40 were assessed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) in 18 </w:t>
            </w:r>
            <w:proofErr w:type="spellStart"/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mo</w:t>
            </w:r>
            <w:proofErr w:type="spellEnd"/>
            <w:r w:rsidR="00880C19">
              <w:fldChar w:fldCharType="begin"/>
            </w:r>
            <w:r w:rsidR="00880C19">
              <w:instrText xml:space="preserve"> HYPERLINK \l "_ENREF_25" \o "Brown, 2005 #18" </w:instrText>
            </w:r>
            <w:r w:rsidR="00880C19">
              <w:fldChar w:fldCharType="separate"/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begin"/>
            </w:r>
            <w:r w:rsidR="00DB0BA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r w:rsidR="00DB0BAB" w:rsidRPr="006A56BF">
              <w:rPr>
                <w:rFonts w:asciiTheme="majorHAnsi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25</w: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880C19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3C72304D" w14:textId="77777777" w:rsidR="002E6ECD" w:rsidRPr="006A56BF" w:rsidRDefault="002E6ECD" w:rsidP="000B7D59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26B48E82" w14:textId="77777777" w:rsidR="00264411" w:rsidRPr="006A56BF" w:rsidRDefault="00264411">
      <w:pPr>
        <w:widowControl/>
        <w:jc w:val="left"/>
        <w:rPr>
          <w:rFonts w:asciiTheme="majorHAnsi" w:hAnsiTheme="majorHAnsi" w:cstheme="majorHAnsi"/>
          <w:b/>
          <w:color w:val="000000" w:themeColor="text1"/>
          <w:sz w:val="24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br w:type="page"/>
      </w:r>
    </w:p>
    <w:p w14:paraId="77CBE8D1" w14:textId="10B57040" w:rsidR="002E6ECD" w:rsidRPr="006A56BF" w:rsidRDefault="00BA5E35" w:rsidP="002E6ECD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E4E77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b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h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opelessness) (continued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2A643E9A" w14:textId="77777777" w:rsidTr="000F4830">
        <w:trPr>
          <w:cantSplit/>
          <w:trHeight w:val="155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64AF80BA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3BEA4181" w14:textId="77777777" w:rsidR="002E6ECD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4DFB4DA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529D182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057388D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D214846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9D7222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0DE711C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0A6042E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BFB3DB7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07B69A0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98FF84B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3350E90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557CA8CA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7786BE5B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62C25F07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55C47B83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6DC346F9" w14:textId="2E8E92C3" w:rsidR="002E6ECD" w:rsidRPr="006A56BF" w:rsidRDefault="00316279" w:rsidP="00432A9E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D32C47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shown as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ean [SD] (n)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or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“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median [IQR] (n)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7D633CF2" w14:textId="77777777" w:rsidTr="003359A2">
        <w:trPr>
          <w:cantSplit/>
          <w:trHeight w:val="108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0741ABAA" w14:textId="77777777" w:rsidR="003359A2" w:rsidRPr="006A56BF" w:rsidRDefault="003359A2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Beck Hopelessness Scal</w:t>
            </w:r>
            <w:r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>e (continued)</w:t>
            </w:r>
          </w:p>
        </w:tc>
      </w:tr>
      <w:tr w:rsidR="006A56BF" w:rsidRPr="006A56BF" w14:paraId="58139364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32605D9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(continued)</w:t>
            </w:r>
          </w:p>
          <w:p w14:paraId="44BB5270" w14:textId="77777777" w:rsidR="002E6ECD" w:rsidRPr="006A56BF" w:rsidRDefault="002E6ECD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 xml:space="preserve">Hopelessness </w: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W5uYW48L0F1dGhvcj48WWVhcj4yMDEwPC9ZZWFyPjxS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W5uYW48L0F1dGhvcj48WWVhcj4yMDEwPC9ZZWFyPjxS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hyperlink w:anchor="_ENREF_4" w:tooltip="van der Sande, 1997 #4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4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6" w:tooltip="Kawanishi, 2014 #162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6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7" w:tooltip="Hatcher, 2015 #169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9" w:tooltip="Bertolote, 2010 #7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9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2" w:tooltip="McLeavey, 1994 #14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2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4" w:tooltip="Raj, 2001 #17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-27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34" w:tooltip="Waterhouse, 1990 #30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4</w:t>
              </w:r>
            </w:hyperlink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1566F26" w14:textId="77777777" w:rsidR="002E6ECD" w:rsidRPr="006A56BF" w:rsidRDefault="002E6ECD" w:rsidP="00264411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4BF2E430" w14:textId="77777777" w:rsidR="002E6ECD" w:rsidRPr="006A56BF" w:rsidRDefault="002E6ECD" w:rsidP="00264411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4028E80B" w14:textId="77777777" w:rsidR="002E6ECD" w:rsidRPr="006A56BF" w:rsidRDefault="002E6ECD" w:rsidP="00264411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P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C5AC955" w14:textId="77777777" w:rsidR="00E870CC" w:rsidRPr="006A56BF" w:rsidRDefault="00E870CC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1EAABD4" w14:textId="77777777" w:rsidR="00E870CC" w:rsidRPr="006A56BF" w:rsidRDefault="00E870CC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2CEB7DC" w14:textId="77777777" w:rsidR="00E870CC" w:rsidRPr="006A56BF" w:rsidRDefault="00E870CC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F705694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3B63593" w14:textId="77777777" w:rsidR="00BD653F" w:rsidRPr="006A56BF" w:rsidRDefault="00BD653F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031F8A9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3.7 [4.4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3.3 [3.4] (9)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181D1DF9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3013A43D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C9084A4" w14:textId="77777777" w:rsidR="0050075F" w:rsidRPr="006A56BF" w:rsidRDefault="0050075F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F3D7ABE" w14:textId="77777777" w:rsidR="0050075F" w:rsidRPr="006A56BF" w:rsidRDefault="0050075F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49AABE9" w14:textId="77777777" w:rsidR="0050075F" w:rsidRPr="006A56BF" w:rsidRDefault="0050075F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CC1B7CD" w14:textId="77777777" w:rsidR="0050075F" w:rsidRPr="006A56BF" w:rsidRDefault="0050075F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EB5091D" w14:textId="77777777" w:rsidR="0050075F" w:rsidRPr="006A56BF" w:rsidRDefault="0050075F" w:rsidP="00DB0BA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No data</w: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aGFocmFtYW5sb3UtSG9sbG93YXk8L0F1dGhvcj48WWVh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</w:fldData>
              </w:fldChar>
            </w:r>
            <w:r w:rsidR="00DB0BA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aGFocmFtYW5sb3UtSG9sbG93YXk8L0F1dGhvcj48WWVh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</w:fldData>
              </w:fldChar>
            </w:r>
            <w:r w:rsidR="00DB0BA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hyperlink w:anchor="_ENREF_6" w:tooltip="Kawanishi, 2014 #162" w:history="1"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6</w:t>
              </w:r>
            </w:hyperlink>
            <w:r w:rsidR="00DB0BAB" w:rsidRPr="006A56BF">
              <w:rPr>
                <w:rFonts w:asciiTheme="majorHAnsi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9" w:tooltip="Bertolote, 2010 #7" w:history="1"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9</w:t>
              </w:r>
            </w:hyperlink>
            <w:r w:rsidR="00DB0BAB" w:rsidRPr="006A56BF">
              <w:rPr>
                <w:rFonts w:asciiTheme="majorHAnsi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6" w:tooltip="Ghahramanlou-Holloway, 2012 #82" w:history="1"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6</w:t>
              </w:r>
            </w:hyperlink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22B8EFA" w14:textId="77777777" w:rsidR="002E6ECD" w:rsidRPr="006A56BF" w:rsidRDefault="00E870CC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.29 [5.68] (25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10.21 [4.97] (33) at 1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  <w:hyperlink w:anchor="_ENREF_34" w:tooltip="Waterhouse, 1990 #3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4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4C18E6F5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261328C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5DD1421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D5A05C9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19CDB04" w14:textId="77777777" w:rsidR="00BA3E12" w:rsidRPr="006A56BF" w:rsidRDefault="00BA3E12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98B10FA" w14:textId="77777777" w:rsidR="002E6ECD" w:rsidRPr="006A56BF" w:rsidRDefault="002E6ECD" w:rsidP="00DB0BA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.29 [5</w:t>
            </w:r>
            <w:r w:rsidR="00D83D97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.68] (25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="00D83D97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="00D83D97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10.21 [4.97] (33) 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</w:t>
            </w:r>
            <w:r w:rsidR="00D83D97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  <w:r w:rsidR="00880C19">
              <w:fldChar w:fldCharType="begin"/>
            </w:r>
            <w:r w:rsidR="00880C19">
              <w:instrText xml:space="preserve"> HYPERLINK \l "_ENREF_34" \o "Waterhouse, 1990 #30" </w:instrText>
            </w:r>
            <w:r w:rsidR="00880C19">
              <w:fldChar w:fldCharType="separate"/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</w:fldChar>
            </w:r>
            <w:r w:rsidR="00DB0BA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</w:fldChar>
            </w:r>
            <w:r w:rsidR="00DB0BA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r w:rsidR="00DB0BAB" w:rsidRPr="006A56BF">
              <w:rPr>
                <w:rFonts w:asciiTheme="majorHAnsi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34</w: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880C19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7172F92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F88CB54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DED46CF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2C23F41" w14:textId="77777777" w:rsidR="00E870CC" w:rsidRPr="006A56BF" w:rsidRDefault="00E870CC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1016219" w14:textId="77777777" w:rsidR="00E870CC" w:rsidRPr="006A56BF" w:rsidRDefault="00E870CC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D1D4FD9" w14:textId="77777777" w:rsidR="00BD653F" w:rsidRPr="006A56BF" w:rsidRDefault="00BD653F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88CE77D" w14:textId="77777777" w:rsidR="002E6ECD" w:rsidRPr="006A56BF" w:rsidRDefault="002E6ECD" w:rsidP="00DB0BA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.8 [3.3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2.8 [3.5] (9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  <w:t xml:space="preserve">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after intervention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0996DF8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91C887A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6AC91CE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5624B61" w14:textId="77777777" w:rsidR="00E870CC" w:rsidRPr="006A56BF" w:rsidRDefault="00E870CC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6F27CEA" w14:textId="77777777" w:rsidR="00E870CC" w:rsidRPr="006A56BF" w:rsidRDefault="00E870CC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FAEEB15" w14:textId="77777777" w:rsidR="00BD653F" w:rsidRPr="006A56BF" w:rsidRDefault="00BD653F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47D68CF" w14:textId="355A097F" w:rsidR="002E6ECD" w:rsidRPr="006A56BF" w:rsidRDefault="002E6ECD" w:rsidP="00DB0BAB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7 [3.0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2.8 [4.0] (9) 2</w:t>
            </w:r>
            <w:r w:rsidR="00D32C47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mo</w:t>
            </w:r>
            <w:proofErr w:type="spellEnd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after intervention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A2AA16B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07F6602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2790FED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964CF96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5B7CA6B0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5D83302C" w14:textId="77777777" w:rsidTr="000F4830">
        <w:trPr>
          <w:cantSplit/>
          <w:trHeight w:val="56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020A3AEC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b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>Subscales of the Beck Hopelessness Scale</w:t>
            </w:r>
          </w:p>
        </w:tc>
      </w:tr>
      <w:tr w:rsidR="006A56BF" w:rsidRPr="006A56BF" w14:paraId="5CCC268B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CDBE9EC" w14:textId="6125CA9E" w:rsidR="002E6ECD" w:rsidRPr="006A56BF" w:rsidRDefault="002E6ECD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Feeling</w:t>
            </w:r>
            <w:r w:rsidR="00395E07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s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 xml:space="preserve"> about </w:t>
            </w:r>
            <w:r w:rsidR="00395E07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 xml:space="preserve">the 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future (F</w:t>
            </w:r>
            <w:r w:rsidR="0074376A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I)</w:t>
            </w:r>
            <w:hyperlink w:anchor="_ENREF_24" w:tooltip="Raj, 2001 #17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BA9B65C" w14:textId="6A89B2E7" w:rsidR="002E6ECD" w:rsidRPr="006A56BF" w:rsidRDefault="002E6ECD" w:rsidP="00264411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68C5C707" w14:textId="12BA7931" w:rsidR="002E6ECD" w:rsidRPr="006A56BF" w:rsidRDefault="002E6ECD" w:rsidP="00264411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06714F0F" w14:textId="6AA9A81D" w:rsidR="002E6ECD" w:rsidRPr="006A56BF" w:rsidRDefault="002E6ECD" w:rsidP="00264411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P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3F29B0F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 [1.78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 [1.21] (20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D337985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AC9D2CF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BA933D4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53623AE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75 [1.89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-0.25 [1.55] (20) </w:t>
            </w:r>
            <w:r w:rsidR="008131AA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903B7FB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EB5F5FE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5AAFB00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B6BEDC9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68E4076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4A4BE63A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307048D0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EEF9CC8" w14:textId="77777777" w:rsidR="002E6ECD" w:rsidRPr="006A56BF" w:rsidRDefault="002E6ECD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Loss of motivation (F</w:t>
            </w:r>
            <w:r w:rsidR="0074376A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II)</w:t>
            </w:r>
            <w:hyperlink w:anchor="_ENREF_24" w:tooltip="Raj, 2001 #17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95E68EA" w14:textId="77777777" w:rsidR="002E6ECD" w:rsidRPr="006A56BF" w:rsidRDefault="002E6ECD" w:rsidP="00264411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65EBC50D" w14:textId="77777777" w:rsidR="002E6ECD" w:rsidRPr="006A56BF" w:rsidRDefault="002E6ECD" w:rsidP="00264411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20F38114" w14:textId="77777777" w:rsidR="002E6ECD" w:rsidRPr="006A56BF" w:rsidRDefault="002E6ECD" w:rsidP="00264411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P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8ABB1AF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.2 [2.40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 [2.03] (20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DCC631D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5030F87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177662A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C9734F8" w14:textId="77777777" w:rsidR="002E6ECD" w:rsidRPr="006A56BF" w:rsidRDefault="002E6ECD" w:rsidP="008131AA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.75 [2.97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0.05 [1.91] (20) </w:t>
            </w:r>
            <w:r w:rsidR="008131AA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FD7F485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ACC77C4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11B9829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AA91D68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4DA07AE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6B658370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747D9EC1" w14:textId="77777777" w:rsidTr="004E1438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5EA62768" w14:textId="06A3EB44" w:rsidR="002E6ECD" w:rsidRPr="006A56BF" w:rsidRDefault="002E6ECD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Future expectation</w:t>
            </w:r>
            <w:r w:rsidR="00395E07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s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 xml:space="preserve"> (F</w:t>
            </w:r>
            <w:r w:rsidR="0074376A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III)</w:t>
            </w:r>
            <w:hyperlink w:anchor="_ENREF_24" w:tooltip="Raj, 2001 #17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2742A470" w14:textId="77777777" w:rsidR="002E6ECD" w:rsidRPr="006A56BF" w:rsidRDefault="002E6ECD" w:rsidP="00264411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42AB267E" w14:textId="77777777" w:rsidR="002E6ECD" w:rsidRPr="006A56BF" w:rsidRDefault="002E6ECD" w:rsidP="00264411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3AF08664" w14:textId="77777777" w:rsidR="002E6ECD" w:rsidRPr="006A56BF" w:rsidRDefault="002E6ECD" w:rsidP="00264411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P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38608345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.2 [1.36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.9 [1.02] (20)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6998B8D8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22F81AF3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232EA602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4FA36A60" w14:textId="77777777" w:rsidR="002E6ECD" w:rsidRPr="006A56BF" w:rsidRDefault="002E6ECD" w:rsidP="008131AA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.15 [2.06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0.3 [1.49] (20) </w:t>
            </w:r>
            <w:r w:rsidR="008131AA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4B34C1F0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4200DE97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36682EDB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55DA65E4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3683CFF8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single" w:sz="18" w:space="0" w:color="auto"/>
            </w:tcBorders>
          </w:tcPr>
          <w:p w14:paraId="79CE2565" w14:textId="77777777" w:rsidR="002E6ECD" w:rsidRPr="006A56BF" w:rsidRDefault="002E6ECD" w:rsidP="00264411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1240571D" w14:textId="50DDD0E4" w:rsidR="001F48CE" w:rsidRPr="006A56BF" w:rsidRDefault="001F48CE" w:rsidP="001F48CE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Abbreviations</w:t>
      </w:r>
      <w:r w:rsidR="002C559C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: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proofErr w:type="spell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wk</w:t>
      </w:r>
      <w:proofErr w:type="spellEnd"/>
      <w:r w:rsidR="00227009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="0074376A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week/weeks</w:t>
      </w:r>
      <w:r w:rsidR="00227009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proofErr w:type="spell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mo</w:t>
      </w:r>
      <w:proofErr w:type="spellEnd"/>
      <w:r w:rsidR="00227009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="0074376A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month/months</w:t>
      </w:r>
      <w:r w:rsidR="00227009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E</w:t>
      </w:r>
      <w:r w:rsidR="00227009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="0074376A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experimental intervention group</w:t>
      </w:r>
      <w:r w:rsidR="00227009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C</w:t>
      </w:r>
      <w:r w:rsidR="00227009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="0074376A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control group</w:t>
      </w:r>
      <w:r w:rsidR="00227009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</w:p>
    <w:p w14:paraId="495AB6E5" w14:textId="0D05BA8A" w:rsidR="00264411" w:rsidRPr="006A56BF" w:rsidRDefault="00227009" w:rsidP="00264411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The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Validation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column shows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whether the psychological measure had been previously shown to have reliability,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valid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, and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predictabil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R: Previous evidence for reliability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;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V: Previous evidence for validity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;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P: Previous evidence for </w:t>
      </w:r>
      <w:r w:rsidR="00417BBC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predictabil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</w:p>
    <w:p w14:paraId="38275458" w14:textId="1E337A01" w:rsidR="009F4414" w:rsidRDefault="008131AA" w:rsidP="001F48CE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proofErr w:type="spellStart"/>
      <w:proofErr w:type="gram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  <w:vertAlign w:val="superscript"/>
        </w:rPr>
        <w:t>a</w:t>
      </w:r>
      <w:r w:rsidR="00D83D97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Pre</w:t>
      </w:r>
      <w:proofErr w:type="spellEnd"/>
      <w:r w:rsidR="00227009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–</w:t>
      </w:r>
      <w:r w:rsidR="00D83D97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post</w:t>
      </w:r>
      <w:proofErr w:type="gramEnd"/>
      <w:r w:rsidR="00D83D97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 difference</w:t>
      </w:r>
      <w:r w:rsidR="00227009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</w:p>
    <w:p w14:paraId="1584BD87" w14:textId="77777777" w:rsidR="00A56AB5" w:rsidRPr="00A56AB5" w:rsidRDefault="00A56AB5" w:rsidP="00A56AB5">
      <w:pPr>
        <w:widowControl/>
        <w:spacing w:line="240" w:lineRule="exact"/>
        <w:jc w:val="lef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A56AB5">
        <w:rPr>
          <w:rFonts w:asciiTheme="majorHAnsi" w:hAnsiTheme="majorHAnsi" w:cstheme="majorHAnsi"/>
          <w:color w:val="000000" w:themeColor="text1"/>
          <w:sz w:val="16"/>
          <w:szCs w:val="16"/>
        </w:rPr>
        <w:t>See references in Additional file 11.</w:t>
      </w:r>
    </w:p>
    <w:p w14:paraId="37DC325C" w14:textId="77777777" w:rsidR="00A56AB5" w:rsidRPr="00A56AB5" w:rsidRDefault="00A56AB5" w:rsidP="001F48CE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</w:p>
    <w:p w14:paraId="57DB960C" w14:textId="77777777" w:rsidR="002E6ECD" w:rsidRPr="006A56BF" w:rsidRDefault="002E6ECD">
      <w:pPr>
        <w:widowControl/>
        <w:jc w:val="left"/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Cs w:val="16"/>
        </w:rPr>
        <w:br w:type="page"/>
      </w:r>
    </w:p>
    <w:p w14:paraId="1E1841A6" w14:textId="656DABB4" w:rsidR="002E6ECD" w:rsidRPr="006A56BF" w:rsidRDefault="00BA5E35" w:rsidP="002E6ECD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E4E77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c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ense of 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b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elonging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3BFCFFEC" w14:textId="77777777" w:rsidTr="000F4830">
        <w:trPr>
          <w:cantSplit/>
          <w:trHeight w:val="296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239B3760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14A82EF3" w14:textId="77777777" w:rsidR="002E6ECD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31DE849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D650159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6F1A274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EF1FE01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9D7222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4AA393D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162C0EF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490809E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6A30789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7650050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8C9EC54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757C48AD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03A9CB76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73F2C9F0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4439E7C9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7C7DDD90" w14:textId="18830D0A" w:rsidR="002E6ECD" w:rsidRPr="006A56BF" w:rsidRDefault="00316279" w:rsidP="00432A9E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2C559C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shown as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ean [SD] (n)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or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“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median [IQR] (n)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27F5FD9C" w14:textId="77777777" w:rsidTr="000F4830">
        <w:trPr>
          <w:cantSplit/>
          <w:trHeight w:val="94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23EF21F2" w14:textId="5AA7A380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Sense of </w:t>
            </w:r>
            <w:r w:rsidR="002C559C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B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elonging </w:t>
            </w:r>
            <w:r w:rsidR="002C559C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I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nstrument (SOBI)</w:t>
            </w:r>
          </w:p>
        </w:tc>
      </w:tr>
      <w:tr w:rsidR="006A56BF" w:rsidRPr="006A56BF" w14:paraId="6188AE26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vAlign w:val="center"/>
          </w:tcPr>
          <w:p w14:paraId="230F0218" w14:textId="77777777" w:rsidR="002E6ECD" w:rsidRPr="006A56BF" w:rsidRDefault="002E6ECD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Sense of belonging</w:t>
            </w:r>
            <w:hyperlink w:anchor="_ENREF_7" w:tooltip="Hatcher, 2015 #169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1D023F2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78FFAA7E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033C8ABB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4A2CB3A" w14:textId="77777777" w:rsidR="002E6ECD" w:rsidRPr="006A56BF" w:rsidRDefault="002E6ECD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6.6 [12.5] (3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6.9 [12.7] (35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45B38C1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A9D15F0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75F5926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FEBF326" w14:textId="77777777" w:rsidR="002E6ECD" w:rsidRPr="006A56BF" w:rsidRDefault="002E6ECD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2.1 [13.5] (226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4.6 [12.8] (260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9DBEBAC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4ECEA6A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FE9E8E8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B98E4A0" w14:textId="77777777" w:rsidR="002E6ECD" w:rsidRPr="006A56BF" w:rsidRDefault="002E6ECD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1.3 [13.3] (211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3.0 [13.2] (2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3878786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0166D868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02FC950B" w14:textId="77777777" w:rsidTr="000F4830">
        <w:trPr>
          <w:cantSplit/>
          <w:trHeight w:val="127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538DD3A0" w14:textId="69C56BA9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6"/>
                <w:szCs w:val="16"/>
              </w:rPr>
            </w:pPr>
            <w:proofErr w:type="spellStart"/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Multigroup</w:t>
            </w:r>
            <w:proofErr w:type="spellEnd"/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 </w:t>
            </w:r>
            <w:r w:rsidR="002C559C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E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thnic </w:t>
            </w:r>
            <w:r w:rsidR="002C559C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I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dentity </w:t>
            </w:r>
            <w:r w:rsidR="002C559C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easure (MEIM)</w:t>
            </w:r>
          </w:p>
        </w:tc>
      </w:tr>
      <w:tr w:rsidR="006A56BF" w:rsidRPr="006A56BF" w14:paraId="31529DF5" w14:textId="77777777" w:rsidTr="004E1438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shd w:val="clear" w:color="auto" w:fill="auto"/>
            <w:vAlign w:val="center"/>
          </w:tcPr>
          <w:p w14:paraId="2EEE7A66" w14:textId="77777777" w:rsidR="002E6ECD" w:rsidRPr="006A56BF" w:rsidRDefault="002E6ECD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Sense of belonging</w:t>
            </w:r>
            <w:hyperlink w:anchor="_ENREF_7" w:tooltip="Hatcher, 2015 #169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0DDA65C4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0E7EB7FE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2E65500F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7FBD1F8B" w14:textId="77777777" w:rsidR="002E6ECD" w:rsidRPr="006A56BF" w:rsidRDefault="002E6ECD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4.6 [4.0] (313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4.1 [4.2] (347)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15701E5F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0949D431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705E1FAF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65F26C24" w14:textId="77777777" w:rsidR="002E6ECD" w:rsidRPr="006A56BF" w:rsidRDefault="002E6ECD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4.2 [4.4] (2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4.8 [3.9] (254)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202B8CC1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41C37C43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0383005E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53B1CA73" w14:textId="77777777" w:rsidR="002E6ECD" w:rsidRPr="006A56BF" w:rsidRDefault="002E6ECD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4.1 [4.1] (211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4.9 [3.8] (234)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66B06F5F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single" w:sz="18" w:space="0" w:color="auto"/>
            </w:tcBorders>
          </w:tcPr>
          <w:p w14:paraId="19AD884C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43ADB07A" w14:textId="77777777" w:rsidR="002C559C" w:rsidRPr="006A56BF" w:rsidRDefault="002C559C" w:rsidP="002C559C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Abbreviations: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proofErr w:type="spell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wk</w:t>
      </w:r>
      <w:proofErr w:type="spellEnd"/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week/weeks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proofErr w:type="spell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mo</w:t>
      </w:r>
      <w:proofErr w:type="spellEnd"/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month/months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E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experimental intervention group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C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control group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</w:p>
    <w:p w14:paraId="3029FE1A" w14:textId="3B7962E2" w:rsidR="008568FD" w:rsidRDefault="002C559C" w:rsidP="008568FD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The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Validation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column shows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whether the psychological measure had been previously shown to have reliability,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valid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, and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predictabil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R: Previous evidence for reliability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;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V: Previous evidence for validity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;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P: Previous evidence for </w:t>
      </w:r>
      <w:r w:rsidR="00417BBC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predictabil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</w:p>
    <w:p w14:paraId="57602335" w14:textId="77777777" w:rsidR="00A56AB5" w:rsidRPr="00A56AB5" w:rsidRDefault="00A56AB5" w:rsidP="00A56AB5">
      <w:pPr>
        <w:widowControl/>
        <w:spacing w:line="240" w:lineRule="exact"/>
        <w:jc w:val="lef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A56AB5">
        <w:rPr>
          <w:rFonts w:asciiTheme="majorHAnsi" w:hAnsiTheme="majorHAnsi" w:cstheme="majorHAnsi"/>
          <w:color w:val="000000" w:themeColor="text1"/>
          <w:sz w:val="16"/>
          <w:szCs w:val="16"/>
        </w:rPr>
        <w:t>See references in Additional file 11.</w:t>
      </w:r>
    </w:p>
    <w:p w14:paraId="3AD34DE5" w14:textId="77777777" w:rsidR="00A56AB5" w:rsidRPr="006A56BF" w:rsidRDefault="00A56AB5" w:rsidP="008568FD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</w:p>
    <w:p w14:paraId="5605FA92" w14:textId="77777777" w:rsidR="002E6ECD" w:rsidRPr="006A56BF" w:rsidRDefault="002E6ECD" w:rsidP="002E6ECD">
      <w:pPr>
        <w:rPr>
          <w:color w:val="000000" w:themeColor="text1"/>
        </w:rPr>
      </w:pPr>
    </w:p>
    <w:p w14:paraId="3E6A85AF" w14:textId="77777777" w:rsidR="002E6ECD" w:rsidRPr="006A56BF" w:rsidRDefault="002E6ECD">
      <w:pPr>
        <w:widowControl/>
        <w:jc w:val="left"/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Cs w:val="16"/>
        </w:rPr>
        <w:br w:type="page"/>
      </w:r>
    </w:p>
    <w:p w14:paraId="179771D4" w14:textId="009414AC" w:rsidR="002E6ECD" w:rsidRPr="006A56BF" w:rsidRDefault="00BA5E35" w:rsidP="002E6ECD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E4E77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d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d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epression, 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a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nxiety, and 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general mental health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2A6E9A5B" w14:textId="77777777" w:rsidTr="000F4830">
        <w:trPr>
          <w:cantSplit/>
          <w:trHeight w:val="21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27F69108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3926B088" w14:textId="77777777" w:rsidR="002E6ECD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C4F15F8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10A864A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BCE8B64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DC6523F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9D7222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C4E0957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8C908E6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3674588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BE3546A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B2A3077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C92036D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589A16EE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32CD77C0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70244C21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3B897B3C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24498058" w14:textId="6F7E26EB" w:rsidR="002E6ECD" w:rsidRPr="006A56BF" w:rsidRDefault="00316279" w:rsidP="00CF4D8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95231E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shown as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ean [SD] (n)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or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“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median [IQR] (n)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041AE3C1" w14:textId="77777777" w:rsidTr="000F4830">
        <w:trPr>
          <w:cantSplit/>
          <w:trHeight w:val="94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0F77DB0B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Hospital Anxiety and Depression Scale (HADS)</w:t>
            </w:r>
          </w:p>
        </w:tc>
      </w:tr>
      <w:tr w:rsidR="006A56BF" w:rsidRPr="006A56BF" w14:paraId="1F3D1EB2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6A023C7" w14:textId="77777777" w:rsidR="002E6ECD" w:rsidRPr="006A56BF" w:rsidRDefault="002E6ECD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Total</w: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SYWo8L0F1dGhvcj48WWVhcj4yMDAxPC9ZZWFyPjxSZWNO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SYWo8L0F1dGhvcj48WWVhcj4yMDAxPC9ZZWFyPjxSZWNO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hyperlink w:anchor="_ENREF_24" w:tooltip="Raj, 2001 #17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31" w:tooltip="Davidson, 2014 #158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1</w:t>
              </w:r>
            </w:hyperlink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88959C5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68459130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4FDFC83C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71191EB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="0065442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0.80 [8.52] (20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8.85 [5.03] (20)</w:t>
            </w:r>
            <w:hyperlink w:anchor="_ENREF_24" w:tooltip="Raj, 2001 #17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5817C254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287082E" w14:textId="76C8AB99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="0065442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8.86 [5.55] (14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2.5 [2.59] (6)</w:t>
            </w:r>
            <w:hyperlink w:anchor="_ENREF_31" w:tooltip="Davidson, 2014 #15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Davidson&lt;/Author&gt;&lt;Year&gt;2014&lt;/Year&gt;&lt;RecNum&gt;158&lt;/RecNum&gt;&lt;DisplayText&gt;&lt;style face="superscript"&gt;31&lt;/style&gt;&lt;/DisplayText&gt;&lt;record&gt;&lt;rec-number&gt;158&lt;/rec-number&gt;&lt;foreign-keys&gt;&lt;key app="EN" db-id="d0ztdsvvip9xfpedrtlpxpztwr5xe0fw0rwt"&gt;158&lt;/key&gt;&lt;/foreign-keys&gt;&lt;ref-type name="Journal Article"&gt;17&lt;/ref-type&gt;&lt;contributors&gt;&lt;authors&gt;&lt;author&gt;Davidson, K. M.&lt;/author&gt;&lt;author&gt;Brown, T. M.&lt;/author&gt;&lt;author&gt;James, V.&lt;/author&gt;&lt;author&gt;Kirk, J.&lt;/author&gt;&lt;author&gt;Richardson, J.&lt;/author&gt;&lt;/authors&gt;&lt;/contributors&gt;&lt;auth-address&gt;University of Glasgow.&amp;#xD;NHS Greater Glasgow and Clyde.&amp;#xD;NHS Ayrshire and Arran.&lt;/auth-address&gt;&lt;titles&gt;&lt;title&gt;Manual-assisted cognitive therapy for self-harm in personality disorder and substance misuse: a feasibility trial&lt;/title&gt;&lt;secondary-title&gt;Psychiatric bulletin&lt;/secondary-title&gt;&lt;alt-title&gt;Psychiatr Bull (2014)&lt;/alt-title&gt;&lt;/titles&gt;&lt;periodical&gt;&lt;full-title&gt;Psychiatric bulletin&lt;/full-title&gt;&lt;abbr-1&gt;Psychiatr Bull (2014)&lt;/abbr-1&gt;&lt;/periodical&gt;&lt;alt-periodical&gt;&lt;full-title&gt;Psychiatric bulletin&lt;/full-title&gt;&lt;abbr-1&gt;Psychiatr Bull (2014)&lt;/abbr-1&gt;&lt;/alt-periodical&gt;&lt;pages&gt;108-11&lt;/pages&gt;&lt;volume&gt;38&lt;/volume&gt;&lt;number&gt;3&lt;/number&gt;&lt;edition&gt;2014/09/23&lt;/edition&gt;&lt;dates&gt;&lt;year&gt;2014&lt;/year&gt;&lt;pub-dates&gt;&lt;date&gt;Jun&lt;/date&gt;&lt;/pub-dates&gt;&lt;/dates&gt;&lt;isbn&gt;2053-4868 (Print)&amp;#xD;2053-4868 (Linking)&lt;/isbn&gt;&lt;accession-num&gt;25237519&lt;/accession-num&gt;&lt;urls&gt;&lt;related-urls&gt;&lt;url&gt;http://www.ncbi.nlm.nih.gov/pubmed/25237519&lt;/url&gt;&lt;/related-urls&gt;&lt;/urls&gt;&lt;custom2&gt;4115373&lt;/custom2&gt;&lt;electronic-resource-num&gt;10.1192/pb.bp.113.043109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1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1518343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F255DCF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78C9813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7B314D9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75 [</w:t>
            </w:r>
            <w:r w:rsidR="0065442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.66] (20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0.45 [4.6] (20)</w:t>
            </w:r>
            <w:hyperlink w:anchor="_ENREF_24" w:tooltip="Raj, 2001 #17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  <w:r w:rsidRPr="006A56BF">
              <w:rPr>
                <w:rStyle w:val="CommentReference"/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  <w:t xml:space="preserve"> </w:t>
            </w:r>
            <w:r w:rsidR="00D7175B" w:rsidRPr="006A56BF">
              <w:rPr>
                <w:rStyle w:val="CommentReference"/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a</w:t>
            </w:r>
          </w:p>
          <w:p w14:paraId="5C33C416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48F6787A" w14:textId="77777777" w:rsidR="00A12200" w:rsidRPr="006A56BF" w:rsidRDefault="00A12200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3278BD28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1.73 [9.86] (11)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3.5 [2.38] (4)</w:t>
            </w:r>
            <w:hyperlink w:anchor="_ENREF_31" w:tooltip="Davidson, 2014 #15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Davidson&lt;/Author&gt;&lt;Year&gt;2014&lt;/Year&gt;&lt;RecNum&gt;158&lt;/RecNum&gt;&lt;DisplayText&gt;&lt;style face="superscript"&gt;31&lt;/style&gt;&lt;/DisplayText&gt;&lt;record&gt;&lt;rec-number&gt;158&lt;/rec-number&gt;&lt;foreign-keys&gt;&lt;key app="EN" db-id="d0ztdsvvip9xfpedrtlpxpztwr5xe0fw0rwt"&gt;158&lt;/key&gt;&lt;/foreign-keys&gt;&lt;ref-type name="Journal Article"&gt;17&lt;/ref-type&gt;&lt;contributors&gt;&lt;authors&gt;&lt;author&gt;Davidson, K. M.&lt;/author&gt;&lt;author&gt;Brown, T. M.&lt;/author&gt;&lt;author&gt;James, V.&lt;/author&gt;&lt;author&gt;Kirk, J.&lt;/author&gt;&lt;author&gt;Richardson, J.&lt;/author&gt;&lt;/authors&gt;&lt;/contributors&gt;&lt;auth-address&gt;University of Glasgow.&amp;#xD;NHS Greater Glasgow and Clyde.&amp;#xD;NHS Ayrshire and Arran.&lt;/auth-address&gt;&lt;titles&gt;&lt;title&gt;Manual-assisted cognitive therapy for self-harm in personality disorder and substance misuse: a feasibility trial&lt;/title&gt;&lt;secondary-title&gt;Psychiatric bulletin&lt;/secondary-title&gt;&lt;alt-title&gt;Psychiatr Bull (2014)&lt;/alt-title&gt;&lt;/titles&gt;&lt;periodical&gt;&lt;full-title&gt;Psychiatric bulletin&lt;/full-title&gt;&lt;abbr-1&gt;Psychiatr Bull (2014)&lt;/abbr-1&gt;&lt;/periodical&gt;&lt;alt-periodical&gt;&lt;full-title&gt;Psychiatric bulletin&lt;/full-title&gt;&lt;abbr-1&gt;Psychiatr Bull (2014)&lt;/abbr-1&gt;&lt;/alt-periodical&gt;&lt;pages&gt;108-11&lt;/pages&gt;&lt;volume&gt;38&lt;/volume&gt;&lt;number&gt;3&lt;/number&gt;&lt;edition&gt;2014/09/23&lt;/edition&gt;&lt;dates&gt;&lt;year&gt;2014&lt;/year&gt;&lt;pub-dates&gt;&lt;date&gt;Jun&lt;/date&gt;&lt;/pub-dates&gt;&lt;/dates&gt;&lt;isbn&gt;2053-4868 (Print)&amp;#xD;2053-4868 (Linking)&lt;/isbn&gt;&lt;accession-num&gt;25237519&lt;/accession-num&gt;&lt;urls&gt;&lt;related-urls&gt;&lt;url&gt;http://www.ncbi.nlm.nih.gov/pubmed/25237519&lt;/url&gt;&lt;/related-urls&gt;&lt;/urls&gt;&lt;custom2&gt;4115373&lt;/custom2&gt;&lt;electronic-resource-num&gt;10.1192/pb.bp.113.043109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1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CFD8364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4A687B2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3B06E84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28C6FEF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0AEDD39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4F698C6D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5E0B853F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6CF6397" w14:textId="77777777" w:rsidR="002E6ECD" w:rsidRPr="006A56BF" w:rsidRDefault="002E6ECD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Depression</w: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IYXRjaGVyPC9BdXRob3I+PFllYXI+MjAxNTwvWWVhcj48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=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IYXRjaGVyPC9BdXRob3I+PFllYXI+MjAxNTwvWWVhcj48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=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hyperlink w:anchor="_ENREF_7" w:tooltip="Hatcher, 2015 #169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4" w:tooltip="Raj, 2001 #17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</w:hyperlink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D2C51EC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084FC22C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76D8D9FD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82FAE1A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="0065442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9.9 [2.0] (320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9.9 [2.1] (352)</w:t>
            </w:r>
            <w:hyperlink w:anchor="_ENREF_7" w:tooltip="Hatcher, 2015 #169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58370A90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529D1E89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="0065442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.75 [5.24] (20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85 [3.54] (20)</w:t>
            </w:r>
            <w:hyperlink w:anchor="_ENREF_24" w:tooltip="Raj, 2001 #17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0A96102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CFB7181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53E2B5E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D129641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="0065442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6 [5.2] (224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.0 [5.0] (256)</w:t>
            </w:r>
            <w:hyperlink w:anchor="_ENREF_7" w:tooltip="Hatcher, 2015 #169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4D1B2509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2568B9FD" w14:textId="77777777" w:rsidR="002E6ECD" w:rsidRPr="006A56BF" w:rsidRDefault="0065442E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.9 [3.26] (20)</w:t>
            </w:r>
            <w:r w:rsidR="002E6ECD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="002E6ECD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0.35 [2.68] (20)</w:t>
            </w:r>
            <w:hyperlink w:anchor="_ENREF_24" w:tooltip="Raj, 2001 #17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  <w:r w:rsidR="002E6ECD" w:rsidRPr="006A56BF">
              <w:rPr>
                <w:rStyle w:val="CommentReference"/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  <w:t xml:space="preserve"> </w:t>
            </w:r>
            <w:r w:rsidR="00D7175B" w:rsidRPr="006A56BF">
              <w:rPr>
                <w:rStyle w:val="CommentReference"/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DB3F215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B5ADAEF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78DCB5B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5BF354F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="0065442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.8 [4.9] (211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.5 [5.1] (234)</w:t>
            </w:r>
            <w:hyperlink w:anchor="_ENREF_7" w:tooltip="Hatcher, 2015 #169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36CC39C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4E98FC15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2E6ECD" w:rsidRPr="006A56BF" w14:paraId="67D4DBA2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7B03B6FF" w14:textId="77777777" w:rsidR="002E6ECD" w:rsidRPr="006A56BF" w:rsidRDefault="002E6ECD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Anxiety</w: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IYXRjaGVyPC9BdXRob3I+PFllYXI+MjAxNTwvWWVhcj48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=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IYXRjaGVyPC9BdXRob3I+PFllYXI+MjAxNTwvWWVhcj48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=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hyperlink w:anchor="_ENREF_7" w:tooltip="Hatcher, 2015 #169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4" w:tooltip="Raj, 2001 #17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</w:hyperlink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890512B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3386B444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51BE5FC8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F6D55A6" w14:textId="77777777" w:rsidR="002E6ECD" w:rsidRPr="006A56BF" w:rsidRDefault="0065442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3.2 [4.2] (320)</w:t>
            </w:r>
            <w:r w:rsidR="002E6ECD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="002E6ECD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3.0 [4.7] (351)</w:t>
            </w:r>
            <w:hyperlink w:anchor="_ENREF_7" w:tooltip="Hatcher, 2015 #169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707B7A8C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4C19445F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="0065442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2.05 [4.67] (20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.00 [3.57] (20)</w:t>
            </w:r>
            <w:hyperlink w:anchor="_ENREF_24" w:tooltip="Raj, 2001 #17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060BF91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AA1C2FE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AC24F49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B687088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.5 [5.2] (224)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.1 [5.1] (255)</w:t>
            </w:r>
            <w:hyperlink w:anchor="_ENREF_7" w:tooltip="Hatcher, 2015 #169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10B1C243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0E76484E" w14:textId="77777777" w:rsidR="002E6ECD" w:rsidRPr="006A56BF" w:rsidRDefault="0065442E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.85 [4.04] (20)</w:t>
            </w:r>
            <w:r w:rsidR="002E6ECD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="002E6ECD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0.1 [4.01] (20)</w:t>
            </w:r>
            <w:hyperlink w:anchor="_ENREF_24" w:tooltip="Raj, 2001 #17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  <w:r w:rsidR="002E6ECD" w:rsidRPr="006A56BF">
              <w:rPr>
                <w:rStyle w:val="CommentReference"/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  <w:t xml:space="preserve"> </w:t>
            </w:r>
            <w:r w:rsidR="00D7175B" w:rsidRPr="006A56BF">
              <w:rPr>
                <w:rStyle w:val="CommentReference"/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AC08225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64DACEA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CEF874B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C260C82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="0065442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.6 [4.8] (211)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.1 [5.1] (234)</w:t>
            </w:r>
            <w:hyperlink w:anchor="_ENREF_7" w:tooltip="Hatcher, 2015 #169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ABA9CE9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74226DA2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6BFAB263" w14:textId="77777777" w:rsidR="002E6ECD" w:rsidRPr="006A56BF" w:rsidRDefault="002E6ECD" w:rsidP="002E6ECD">
      <w:pPr>
        <w:rPr>
          <w:color w:val="000000" w:themeColor="text1"/>
        </w:rPr>
      </w:pPr>
    </w:p>
    <w:p w14:paraId="0B9A6652" w14:textId="77777777" w:rsidR="002E6ECD" w:rsidRPr="006A56BF" w:rsidRDefault="002E6ECD" w:rsidP="002E6ECD">
      <w:pPr>
        <w:widowControl/>
        <w:jc w:val="left"/>
        <w:rPr>
          <w:color w:val="000000" w:themeColor="text1"/>
        </w:rPr>
      </w:pPr>
      <w:r w:rsidRPr="006A56BF">
        <w:rPr>
          <w:color w:val="000000" w:themeColor="text1"/>
        </w:rPr>
        <w:br w:type="page"/>
      </w:r>
    </w:p>
    <w:p w14:paraId="3D541010" w14:textId="61DB9005" w:rsidR="002E6ECD" w:rsidRPr="006A56BF" w:rsidRDefault="00BA5E35" w:rsidP="002E6ECD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E4E77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7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d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depression, anxiety, and general mental health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) (continued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11146245" w14:textId="77777777" w:rsidTr="000F4830">
        <w:trPr>
          <w:cantSplit/>
          <w:trHeight w:val="296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5CF8F919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56791244" w14:textId="77777777" w:rsidR="002E6ECD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DBEA0E7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52FB4D5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2390D0B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1B64BA4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980BAF5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A90FD75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7582AAD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C69F907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88354A3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152DBE9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42CB6CA9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45671F71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560AA07F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70BC0126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778506E9" w14:textId="78AC795F" w:rsidR="002E6ECD" w:rsidRPr="006A56BF" w:rsidRDefault="00316279" w:rsidP="00CF4D8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6764E5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shown as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ean [SD] (n)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432A9E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or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“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median [IQR] (n)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203D8A81" w14:textId="77777777" w:rsidTr="000F4830">
        <w:trPr>
          <w:cantSplit/>
          <w:trHeight w:val="21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202E0333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Beck Depression Inventory (BDI)</w:t>
            </w:r>
          </w:p>
        </w:tc>
      </w:tr>
      <w:tr w:rsidR="006A56BF" w:rsidRPr="006A56BF" w14:paraId="1D884EB5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73F73B92" w14:textId="77777777" w:rsidR="002E6ECD" w:rsidRPr="006A56BF" w:rsidRDefault="002E6ECD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Depression</w: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W5uYW48L0F1dGhvcj48WWVhcj4yMDEwPC9ZZWFyPjxS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W5uYW48L0F1dGhvcj48WWVhcj4yMDEwPC9ZZWFyPjxS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hyperlink w:anchor="_ENREF_9" w:tooltip="Bertolote, 2010 #7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9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0" w:tooltip="Gibbons, 1978 #1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0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1" w:tooltip="Liberman, 1981 #95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1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3" w:tooltip="Guthrie, 2001 #15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3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5" w:tooltip="Brown, 2005 #18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-27</w:t>
              </w:r>
            </w:hyperlink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EB53F88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3A532909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235A1603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P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20B3F77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7.61 [no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data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20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9.63 [no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data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200)</w:t>
            </w:r>
            <w:hyperlink w:anchor="_ENREF_20" w:tooltip="Gibbons, 1978 #1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Gibbons&lt;/Author&gt;&lt;Year&gt;1978&lt;/Year&gt;&lt;RecNum&gt;1&lt;/RecNum&gt;&lt;DisplayText&gt;&lt;style face="superscript"&gt;20&lt;/style&gt;&lt;/DisplayText&gt;&lt;record&gt;&lt;rec-number&gt;1&lt;/rec-number&gt;&lt;foreign-keys&gt;&lt;key app="EN" db-id="d0ztdsvvip9xfpedrtlpxpztwr5xe0fw0rwt"&gt;1&lt;/key&gt;&lt;/foreign-keys&gt;&lt;ref-type name="Journal Article"&gt;17&lt;/ref-type&gt;&lt;contributors&gt;&lt;authors&gt;&lt;author&gt;Gibbons, J. S.&lt;/author&gt;&lt;author&gt;Butler, J.&lt;/author&gt;&lt;author&gt;Urwin, P.&lt;/author&gt;&lt;author&gt;Gibbons, J. L.&lt;/author&gt;&lt;/authors&gt;&lt;/contributors&gt;&lt;titles&gt;&lt;title&gt;Evaluation of a social work service for self-poisoning patients&lt;/title&gt;&lt;secondary-title&gt;The British journal of psychiatry : the journal of mental science&lt;/secondary-title&gt;&lt;alt-title&gt;Br J Psychiatry&lt;/alt-title&gt;&lt;/titles&gt;&lt;periodical&gt;&lt;full-title&gt;The British journal of psychiatry : the journal of mental science&lt;/full-title&gt;&lt;abbr-1&gt;Br J Psychiatry&lt;/abbr-1&gt;&lt;/periodical&gt;&lt;alt-periodical&gt;&lt;full-title&gt;The British journal of psychiatry : the journal of mental science&lt;/full-title&gt;&lt;abbr-1&gt;Br J Psychiatry&lt;/abbr-1&gt;&lt;/alt-periodical&gt;&lt;pages&gt;111-8&lt;/pages&gt;&lt;volume&gt;133&lt;/volume&gt;&lt;edition&gt;1978/08/01&lt;/edition&gt;&lt;keywords&gt;&lt;keyword&gt;Adolescent&lt;/keyword&gt;&lt;keyword&gt;Attitude&lt;/keyword&gt;&lt;keyword&gt;Humans&lt;/keyword&gt;&lt;keyword&gt;Poisoning/*prevention &amp;amp; control&lt;/keyword&gt;&lt;keyword&gt;Recurrence&lt;/keyword&gt;&lt;keyword&gt;Social Work, Psychiatric/*methods&lt;/keyword&gt;&lt;keyword&gt;Suicide, Attempted/*prevention &amp;amp; control&lt;/keyword&gt;&lt;/keywords&gt;&lt;dates&gt;&lt;year&gt;1978&lt;/year&gt;&lt;pub-dates&gt;&lt;date&gt;Aug&lt;/date&gt;&lt;/pub-dates&gt;&lt;/dates&gt;&lt;isbn&gt;0007-1250 (Print)&amp;#xD;0007-1250 (Linking)&lt;/isbn&gt;&lt;accession-num&gt;678733&lt;/accession-num&gt;&lt;work-type&gt;Clinical Trial&amp;#xD;Randomized Controlled Trial&lt;/work-type&gt;&lt;urls&gt;&lt;related-urls&gt;&lt;url&gt;http://www.ncbi.nlm.nih.gov/pubmed/678733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0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148E91EC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3C80CE78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6 [15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5 [9] (12)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before intervention</w:t>
            </w:r>
            <w:hyperlink w:anchor="_ENREF_21" w:tooltip="Liberman, 1981 #95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Liberman&lt;/Author&gt;&lt;Year&gt;1981&lt;/Year&gt;&lt;RecNum&gt;95&lt;/RecNum&gt;&lt;DisplayText&gt;&lt;style face="superscript"&gt;21&lt;/style&gt;&lt;/DisplayText&gt;&lt;record&gt;&lt;rec-number&gt;95&lt;/rec-number&gt;&lt;foreign-keys&gt;&lt;key app="EN" db-id="d0ztdsvvip9xfpedrtlpxpztwr5xe0fw0rwt"&gt;95&lt;/key&gt;&lt;/foreign-keys&gt;&lt;ref-type name="Journal Article"&gt;17&lt;/ref-type&gt;&lt;contributors&gt;&lt;authors&gt;&lt;author&gt;Liberman, R. P.&lt;/author&gt;&lt;author&gt;Eckman, T.&lt;/author&gt;&lt;/authors&gt;&lt;/contributors&gt;&lt;titles&gt;&lt;title&gt;Behavior therapy vs insight-oriented therapy for repeated suicide attempters&lt;/title&gt;&lt;secondary-title&gt;Archives of general psychiatry&lt;/secondary-title&gt;&lt;alt-title&gt;Arch Gen Psychiatry&lt;/alt-title&gt;&lt;/titles&gt;&lt;periodical&gt;&lt;full-title&gt;Archives of general psychiatry&lt;/full-title&gt;&lt;abbr-1&gt;Arch Gen Psychiatry&lt;/abbr-1&gt;&lt;/periodical&gt;&lt;alt-periodical&gt;&lt;full-title&gt;Archives of general psychiatry&lt;/full-title&gt;&lt;abbr-1&gt;Arch Gen Psychiatry&lt;/abbr-1&gt;&lt;/alt-periodical&gt;&lt;pages&gt;1126-30&lt;/pages&gt;&lt;volume&gt;38&lt;/volume&gt;&lt;number&gt;10&lt;/number&gt;&lt;edition&gt;1981/10/01&lt;/edition&gt;&lt;keywords&gt;&lt;keyword&gt;Adolescent&lt;/keyword&gt;&lt;keyword&gt;Adult&lt;/keyword&gt;&lt;keyword&gt;*Behavior Therapy&lt;/keyword&gt;&lt;keyword&gt;Clinical Trials as Topic&lt;/keyword&gt;&lt;keyword&gt;Depression/psychology&lt;/keyword&gt;&lt;keyword&gt;Female&lt;/keyword&gt;&lt;keyword&gt;Humans&lt;/keyword&gt;&lt;keyword&gt;Male&lt;/keyword&gt;&lt;keyword&gt;Middle Aged&lt;/keyword&gt;&lt;keyword&gt;Psychological Tests&lt;/keyword&gt;&lt;keyword&gt;*Psychotherapy&lt;/keyword&gt;&lt;keyword&gt;Random Allocation&lt;/keyword&gt;&lt;keyword&gt;*Suicide, Attempted&lt;/keyword&gt;&lt;/keywords&gt;&lt;dates&gt;&lt;year&gt;1981&lt;/year&gt;&lt;pub-dates&gt;&lt;date&gt;Oct&lt;/date&gt;&lt;/pub-dates&gt;&lt;/dates&gt;&lt;isbn&gt;0003-990X (Print)&amp;#xD;0003-990X (Linking)&lt;/isbn&gt;&lt;accession-num&gt;7027988&lt;/accession-num&gt;&lt;work-type&gt;Clinical Trial&amp;#xD;Randomized Controlled Trial&amp;#xD;Research Support, U.S. Gov&amp;apos;t, P.H.S.&lt;/work-type&gt;&lt;urls&gt;&lt;related-urls&gt;&lt;url&gt;http://www.ncbi.nlm.nih.gov/pubmed/7027988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1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347DB33A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5551858C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37D1EA8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20DE1DB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99E6BB2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D965D09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C7C0626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0.2 [12.2] (58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8.5 [11.6] (61)</w:t>
            </w:r>
            <w:hyperlink w:anchor="_ENREF_23" w:tooltip="Guthrie, 2001 #15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dXRocmllPC9BdXRob3I+PFllYXI+MjAwMTwvWWVhcj48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dXRocmllPC9BdXRob3I+PFllYXI+MjAwMTwvWWVhcj48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3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D04BE83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A0D9834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6950365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DB000E0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41E5A48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B7A4BE1" w14:textId="0873581C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4 [12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 [4] (12)</w:t>
            </w:r>
            <w:r w:rsidR="006764E5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  <w:t xml:space="preserve"> </w:t>
            </w:r>
            <w:r w:rsidR="006764E5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a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fter intervention at day 8</w:t>
            </w:r>
            <w:hyperlink w:anchor="_ENREF_21" w:tooltip="Liberman, 1981 #95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Liberman&lt;/Author&gt;&lt;Year&gt;1981&lt;/Year&gt;&lt;RecNum&gt;95&lt;/RecNum&gt;&lt;DisplayText&gt;&lt;style face="superscript"&gt;21&lt;/style&gt;&lt;/DisplayText&gt;&lt;record&gt;&lt;rec-number&gt;95&lt;/rec-number&gt;&lt;foreign-keys&gt;&lt;key app="EN" db-id="d0ztdsvvip9xfpedrtlpxpztwr5xe0fw0rwt"&gt;95&lt;/key&gt;&lt;/foreign-keys&gt;&lt;ref-type name="Journal Article"&gt;17&lt;/ref-type&gt;&lt;contributors&gt;&lt;authors&gt;&lt;author&gt;Liberman, R. P.&lt;/author&gt;&lt;author&gt;Eckman, T.&lt;/author&gt;&lt;/authors&gt;&lt;/contributors&gt;&lt;titles&gt;&lt;title&gt;Behavior therapy vs insight-oriented therapy for repeated suicide attempters&lt;/title&gt;&lt;secondary-title&gt;Archives of general psychiatry&lt;/secondary-title&gt;&lt;alt-title&gt;Arch Gen Psychiatry&lt;/alt-title&gt;&lt;/titles&gt;&lt;periodical&gt;&lt;full-title&gt;Archives of general psychiatry&lt;/full-title&gt;&lt;abbr-1&gt;Arch Gen Psychiatry&lt;/abbr-1&gt;&lt;/periodical&gt;&lt;alt-periodical&gt;&lt;full-title&gt;Archives of general psychiatry&lt;/full-title&gt;&lt;abbr-1&gt;Arch Gen Psychiatry&lt;/abbr-1&gt;&lt;/alt-periodical&gt;&lt;pages&gt;1126-30&lt;/pages&gt;&lt;volume&gt;38&lt;/volume&gt;&lt;number&gt;10&lt;/number&gt;&lt;edition&gt;1981/10/01&lt;/edition&gt;&lt;keywords&gt;&lt;keyword&gt;Adolescent&lt;/keyword&gt;&lt;keyword&gt;Adult&lt;/keyword&gt;&lt;keyword&gt;*Behavior Therapy&lt;/keyword&gt;&lt;keyword&gt;Clinical Trials as Topic&lt;/keyword&gt;&lt;keyword&gt;Depression/psychology&lt;/keyword&gt;&lt;keyword&gt;Female&lt;/keyword&gt;&lt;keyword&gt;Humans&lt;/keyword&gt;&lt;keyword&gt;Male&lt;/keyword&gt;&lt;keyword&gt;Middle Aged&lt;/keyword&gt;&lt;keyword&gt;Psychological Tests&lt;/keyword&gt;&lt;keyword&gt;*Psychotherapy&lt;/keyword&gt;&lt;keyword&gt;Random Allocation&lt;/keyword&gt;&lt;keyword&gt;*Suicide, Attempted&lt;/keyword&gt;&lt;/keywords&gt;&lt;dates&gt;&lt;year&gt;1981&lt;/year&gt;&lt;pub-dates&gt;&lt;date&gt;Oct&lt;/date&gt;&lt;/pub-dates&gt;&lt;/dates&gt;&lt;isbn&gt;0003-990X (Print)&amp;#xD;0003-990X (Linking)&lt;/isbn&gt;&lt;accession-num&gt;7027988&lt;/accession-num&gt;&lt;work-type&gt;Clinical Trial&amp;#xD;Randomized Controlled Trial&amp;#xD;Research Support, U.S. Gov&amp;apos;t, P.H.S.&lt;/work-type&gt;&lt;urls&gt;&lt;related-urls&gt;&lt;url&gt;http://www.ncbi.nlm.nih.gov/pubmed/7027988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1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5DBDDAC4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77E7DD9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2 [13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7 [8] (12) </w:t>
            </w:r>
            <w:r w:rsidR="00FC4A5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</w:t>
            </w:r>
            <w:r w:rsidR="00FC4A5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  <w:r w:rsidR="00880C19">
              <w:fldChar w:fldCharType="begin"/>
            </w:r>
            <w:r w:rsidR="00880C19">
              <w:instrText xml:space="preserve"> HYPERLINK \l "_ENREF_21" \o "Liberman, 1981 #95" </w:instrText>
            </w:r>
            <w:r w:rsidR="00880C19">
              <w:fldChar w:fldCharType="separate"/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begin"/>
            </w:r>
            <w:r w:rsidR="00DB0BA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instrText xml:space="preserve"> ADDIN EN.CITE &lt;EndNote&gt;&lt;Cite&gt;&lt;Author&gt;Liberman&lt;/Author&gt;&lt;Year&gt;1981&lt;/Year&gt;&lt;RecNum&gt;95&lt;/RecNum&gt;&lt;DisplayText&gt;&lt;style face="superscript"&gt;21&lt;/style&gt;&lt;/DisplayText&gt;&lt;record&gt;&lt;rec-number&gt;95&lt;/rec-number&gt;&lt;foreign-keys&gt;&lt;key app="EN" db-id="d0ztdsvvip9xfpedrtlpxpztwr5xe0fw0rwt"&gt;95&lt;/key&gt;&lt;/foreign-keys&gt;&lt;ref-type name="Journal Article"&gt;17&lt;/ref-type&gt;&lt;contributors&gt;&lt;authors&gt;&lt;author&gt;Liberman, R. P.&lt;/author&gt;&lt;author&gt;Eckman, T.&lt;/author&gt;&lt;/authors&gt;&lt;/contributors&gt;&lt;titles&gt;&lt;title&gt;Behavior therapy vs insight-oriented therapy for repeated suicide attempters&lt;/title&gt;&lt;secondary-title&gt;Archives of general psychiatry&lt;/secondary-title&gt;&lt;alt-title&gt;Arch Gen Psychiatry&lt;/alt-title&gt;&lt;/titles&gt;&lt;periodical&gt;&lt;full-title&gt;Archives of general psychiatry&lt;/full-title&gt;&lt;abbr-1&gt;Arch Gen Psychiatry&lt;/abbr-1&gt;&lt;/periodical&gt;&lt;alt-periodical&gt;&lt;full-title&gt;Archives of general psychiatry&lt;/full-title&gt;&lt;abbr-1&gt;Arch Gen Psychiatry&lt;/abbr-1&gt;&lt;/alt-periodical&gt;&lt;pages&gt;1126-30&lt;/pages&gt;&lt;volume&gt;38&lt;/volume&gt;&lt;number&gt;10&lt;/number&gt;&lt;edition&gt;1981/10/01&lt;/edition&gt;&lt;keywords&gt;&lt;keyword&gt;Adolescent&lt;/keyword&gt;&lt;keyword&gt;Adult&lt;/keyword&gt;&lt;keyword&gt;*Behavior Therapy&lt;/keyword&gt;&lt;keyword&gt;Clinical Trials as Topic&lt;/keyword&gt;&lt;keyword&gt;Depression/psychology&lt;/keyword&gt;&lt;keyword&gt;Female&lt;/keyword&gt;&lt;keyword&gt;Humans&lt;/keyword&gt;&lt;keyword&gt;Male&lt;/keyword&gt;&lt;keyword&gt;Middle Aged&lt;/keyword&gt;&lt;keyword&gt;Psychological Tests&lt;/keyword&gt;&lt;keyword&gt;*Psychotherapy&lt;/keyword&gt;&lt;keyword&gt;Random Allocation&lt;/keyword&gt;&lt;keyword&gt;*Suicide, Attempted&lt;/keyword&gt;&lt;/keywords&gt;&lt;dates&gt;&lt;year&gt;1981&lt;/year&gt;&lt;pub-dates&gt;&lt;date&gt;Oct&lt;/date&gt;&lt;/pub-dates&gt;&lt;/dates&gt;&lt;isbn&gt;0003-990X (Print)&amp;#xD;0003-990X (Linking)&lt;/isbn&gt;&lt;accession-num&gt;7027988&lt;/accession-num&gt;&lt;work-type&gt;Clinical Trial&amp;#xD;Randomized Controlled Trial&amp;#xD;Research Support, U.S. Gov&amp;apos;t, P.H.S.&lt;/work-type&gt;&lt;urls&gt;&lt;related-urls&gt;&lt;url&gt;http://www.ncbi.nlm.nih.gov/pubmed/7027988&lt;/url&gt;&lt;/related-urls&gt;&lt;/urls&gt;&lt;language&gt;eng&lt;/language&gt;&lt;/record&gt;&lt;/Cite&gt;&lt;/EndNote&gt;</w:instrTex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r w:rsidR="00DB0BAB" w:rsidRPr="006A56BF">
              <w:rPr>
                <w:rFonts w:asciiTheme="majorHAnsi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21</w: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880C19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AAED635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05C8A12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9298DB6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A2E494C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CBEBBB5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C33D316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B35E601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DC5ADAD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3A47C51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84231A8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E77A1D1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E87BA12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7FA3B27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5BC0F54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AA4B9EB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C7D533F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1.3 [13.1] (no data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2.8 [13.3] (no data)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after intervention</w:t>
            </w:r>
            <w:hyperlink w:anchor="_ENREF_23" w:tooltip="Guthrie, 2001 #15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dXRocmllPC9BdXRob3I+PFllYXI+MjAwMTwvWWVhcj48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dXRocmllPC9BdXRob3I+PFllYXI+MjAwMTwvWWVhcj48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3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EEF80C8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52C843F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7DA4E03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CEF9CDB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F61809C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A8FAEAD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2 [13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</w:p>
          <w:p w14:paraId="152CD9B3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10 [13] (12) </w:t>
            </w:r>
            <w:r w:rsidR="00FC4A5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</w:t>
            </w:r>
            <w:r w:rsidR="00FC4A5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  <w:r w:rsidR="00880C19">
              <w:fldChar w:fldCharType="begin"/>
            </w:r>
            <w:r w:rsidR="00880C19">
              <w:instrText xml:space="preserve"> HYPERLINK \l "_ENREF_21" \o "Liberman, 1981 #95" </w:instrText>
            </w:r>
            <w:r w:rsidR="00880C19">
              <w:fldChar w:fldCharType="separate"/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begin"/>
            </w:r>
            <w:r w:rsidR="00DB0BA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instrText xml:space="preserve"> ADDIN EN.CITE &lt;EndNote&gt;&lt;Cite&gt;&lt;Author&gt;Liberman&lt;/Author&gt;&lt;Year&gt;1981&lt;/Year&gt;&lt;RecNum&gt;95&lt;/RecNum&gt;&lt;DisplayText&gt;&lt;style face="superscript"&gt;21&lt;/style&gt;&lt;/DisplayText&gt;&lt;record&gt;&lt;rec-number&gt;95&lt;/rec-number&gt;&lt;foreign-keys&gt;&lt;key app="EN" db-id="d0ztdsvvip9xfpedrtlpxpztwr5xe0fw0rwt"&gt;95&lt;/key&gt;&lt;/foreign-keys&gt;&lt;ref-type name="Journal Article"&gt;17&lt;/ref-type&gt;&lt;contributors&gt;&lt;authors&gt;&lt;author&gt;Liberman, R. P.&lt;/author&gt;&lt;author&gt;Eckman, T.&lt;/author&gt;&lt;/authors&gt;&lt;/contributors&gt;&lt;titles&gt;&lt;title&gt;Behavior therapy vs insight-oriented therapy for repeated suicide attempters&lt;/title&gt;&lt;secondary-title&gt;Archives of general psychiatry&lt;/secondary-title&gt;&lt;alt-title&gt;Arch Gen Psychiatry&lt;/alt-title&gt;&lt;/titles&gt;&lt;periodical&gt;&lt;full-title&gt;Archives of general psychiatry&lt;/full-title&gt;&lt;abbr-1&gt;Arch Gen Psychiatry&lt;/abbr-1&gt;&lt;/periodical&gt;&lt;alt-periodical&gt;&lt;full-title&gt;Archives of general psychiatry&lt;/full-title&gt;&lt;abbr-1&gt;Arch Gen Psychiatry&lt;/abbr-1&gt;&lt;/alt-periodical&gt;&lt;pages&gt;1126-30&lt;/pages&gt;&lt;volume&gt;38&lt;/volume&gt;&lt;number&gt;10&lt;/number&gt;&lt;edition&gt;1981/10/01&lt;/edition&gt;&lt;keywords&gt;&lt;keyword&gt;Adolescent&lt;/keyword&gt;&lt;keyword&gt;Adult&lt;/keyword&gt;&lt;keyword&gt;*Behavior Therapy&lt;/keyword&gt;&lt;keyword&gt;Clinical Trials as Topic&lt;/keyword&gt;&lt;keyword&gt;Depression/psychology&lt;/keyword&gt;&lt;keyword&gt;Female&lt;/keyword&gt;&lt;keyword&gt;Humans&lt;/keyword&gt;&lt;keyword&gt;Male&lt;/keyword&gt;&lt;keyword&gt;Middle Aged&lt;/keyword&gt;&lt;keyword&gt;Psychological Tests&lt;/keyword&gt;&lt;keyword&gt;*Psychotherapy&lt;/keyword&gt;&lt;keyword&gt;Random Allocation&lt;/keyword&gt;&lt;keyword&gt;*Suicide, Attempted&lt;/keyword&gt;&lt;/keywords&gt;&lt;dates&gt;&lt;year&gt;1981&lt;/year&gt;&lt;pub-dates&gt;&lt;date&gt;Oct&lt;/date&gt;&lt;/pub-dates&gt;&lt;/dates&gt;&lt;isbn&gt;0003-990X (Print)&amp;#xD;0003-990X (Linking)&lt;/isbn&gt;&lt;accession-num&gt;7027988&lt;/accession-num&gt;&lt;work-type&gt;Clinical Trial&amp;#xD;Randomized Controlled Trial&amp;#xD;Research Support, U.S. Gov&amp;apos;t, P.H.S.&lt;/work-type&gt;&lt;urls&gt;&lt;related-urls&gt;&lt;url&gt;http://www.ncbi.nlm.nih.gov/pubmed/7027988&lt;/url&gt;&lt;/related-urls&gt;&lt;/urls&gt;&lt;language&gt;eng&lt;/language&gt;&lt;/record&gt;&lt;/Cite&gt;&lt;/EndNote&gt;</w:instrTex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r w:rsidR="00DB0BAB" w:rsidRPr="006A56BF">
              <w:rPr>
                <w:rFonts w:asciiTheme="majorHAnsi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21</w: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880C19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4A85A00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991B81E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6515C7E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A5648E1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B36CA49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FFB3799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4 [13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 [9] (12)</w:t>
            </w:r>
            <w:r w:rsidR="00F70C01" w:rsidRPr="006A56BF" w:rsidDel="00F70C01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hyperlink w:anchor="_ENREF_21" w:tooltip="Liberman, 1981 #95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Liberman&lt;/Author&gt;&lt;Year&gt;1981&lt;/Year&gt;&lt;RecNum&gt;95&lt;/RecNum&gt;&lt;DisplayText&gt;&lt;style face="superscript"&gt;21&lt;/style&gt;&lt;/DisplayText&gt;&lt;record&gt;&lt;rec-number&gt;95&lt;/rec-number&gt;&lt;foreign-keys&gt;&lt;key app="EN" db-id="d0ztdsvvip9xfpedrtlpxpztwr5xe0fw0rwt"&gt;95&lt;/key&gt;&lt;/foreign-keys&gt;&lt;ref-type name="Journal Article"&gt;17&lt;/ref-type&gt;&lt;contributors&gt;&lt;authors&gt;&lt;author&gt;Liberman, R. P.&lt;/author&gt;&lt;author&gt;Eckman, T.&lt;/author&gt;&lt;/authors&gt;&lt;/contributors&gt;&lt;titles&gt;&lt;title&gt;Behavior therapy vs insight-oriented therapy for repeated suicide attempters&lt;/title&gt;&lt;secondary-title&gt;Archives of general psychiatry&lt;/secondary-title&gt;&lt;alt-title&gt;Arch Gen Psychiatry&lt;/alt-title&gt;&lt;/titles&gt;&lt;periodical&gt;&lt;full-title&gt;Archives of general psychiatry&lt;/full-title&gt;&lt;abbr-1&gt;Arch Gen Psychiatry&lt;/abbr-1&gt;&lt;/periodical&gt;&lt;alt-periodical&gt;&lt;full-title&gt;Archives of general psychiatry&lt;/full-title&gt;&lt;abbr-1&gt;Arch Gen Psychiatry&lt;/abbr-1&gt;&lt;/alt-periodical&gt;&lt;pages&gt;1126-30&lt;/pages&gt;&lt;volume&gt;38&lt;/volume&gt;&lt;number&gt;10&lt;/number&gt;&lt;edition&gt;1981/10/01&lt;/edition&gt;&lt;keywords&gt;&lt;keyword&gt;Adolescent&lt;/keyword&gt;&lt;keyword&gt;Adult&lt;/keyword&gt;&lt;keyword&gt;*Behavior Therapy&lt;/keyword&gt;&lt;keyword&gt;Clinical Trials as Topic&lt;/keyword&gt;&lt;keyword&gt;Depression/psychology&lt;/keyword&gt;&lt;keyword&gt;Female&lt;/keyword&gt;&lt;keyword&gt;Humans&lt;/keyword&gt;&lt;keyword&gt;Male&lt;/keyword&gt;&lt;keyword&gt;Middle Aged&lt;/keyword&gt;&lt;keyword&gt;Psychological Tests&lt;/keyword&gt;&lt;keyword&gt;*Psychotherapy&lt;/keyword&gt;&lt;keyword&gt;Random Allocation&lt;/keyword&gt;&lt;keyword&gt;*Suicide, Attempted&lt;/keyword&gt;&lt;/keywords&gt;&lt;dates&gt;&lt;year&gt;1981&lt;/year&gt;&lt;pub-dates&gt;&lt;date&gt;Oct&lt;/date&gt;&lt;/pub-dates&gt;&lt;/dates&gt;&lt;isbn&gt;0003-990X (Print)&amp;#xD;0003-990X (Linking)&lt;/isbn&gt;&lt;accession-num&gt;7027988&lt;/accession-num&gt;&lt;work-type&gt;Clinical Trial&amp;#xD;Randomized Controlled Trial&amp;#xD;Research Support, U.S. Gov&amp;apos;t, P.H.S.&lt;/work-type&gt;&lt;urls&gt;&lt;related-urls&gt;&lt;url&gt;http://www.ncbi.nlm.nih.gov/pubmed/7027988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1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2390C3B2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3B058B6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.15 [no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data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74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3.49 [no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data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72)</w:t>
            </w:r>
            <w:hyperlink w:anchor="_ENREF_20" w:tooltip="Gibbons, 1978 #1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Gibbons&lt;/Author&gt;&lt;Year&gt;1978&lt;/Year&gt;&lt;RecNum&gt;1&lt;/RecNum&gt;&lt;DisplayText&gt;&lt;style face="superscript"&gt;20&lt;/style&gt;&lt;/DisplayText&gt;&lt;record&gt;&lt;rec-number&gt;1&lt;/rec-number&gt;&lt;foreign-keys&gt;&lt;key app="EN" db-id="d0ztdsvvip9xfpedrtlpxpztwr5xe0fw0rwt"&gt;1&lt;/key&gt;&lt;/foreign-keys&gt;&lt;ref-type name="Journal Article"&gt;17&lt;/ref-type&gt;&lt;contributors&gt;&lt;authors&gt;&lt;author&gt;Gibbons, J. S.&lt;/author&gt;&lt;author&gt;Butler, J.&lt;/author&gt;&lt;author&gt;Urwin, P.&lt;/author&gt;&lt;author&gt;Gibbons, J. L.&lt;/author&gt;&lt;/authors&gt;&lt;/contributors&gt;&lt;titles&gt;&lt;title&gt;Evaluation of a social work service for self-poisoning patients&lt;/title&gt;&lt;secondary-title&gt;The British journal of psychiatry : the journal of mental science&lt;/secondary-title&gt;&lt;alt-title&gt;Br J Psychiatry&lt;/alt-title&gt;&lt;/titles&gt;&lt;periodical&gt;&lt;full-title&gt;The British journal of psychiatry : the journal of mental science&lt;/full-title&gt;&lt;abbr-1&gt;Br J Psychiatry&lt;/abbr-1&gt;&lt;/periodical&gt;&lt;alt-periodical&gt;&lt;full-title&gt;The British journal of psychiatry : the journal of mental science&lt;/full-title&gt;&lt;abbr-1&gt;Br J Psychiatry&lt;/abbr-1&gt;&lt;/alt-periodical&gt;&lt;pages&gt;111-8&lt;/pages&gt;&lt;volume&gt;133&lt;/volume&gt;&lt;edition&gt;1978/08/01&lt;/edition&gt;&lt;keywords&gt;&lt;keyword&gt;Adolescent&lt;/keyword&gt;&lt;keyword&gt;Attitude&lt;/keyword&gt;&lt;keyword&gt;Humans&lt;/keyword&gt;&lt;keyword&gt;Poisoning/*prevention &amp;amp; control&lt;/keyword&gt;&lt;keyword&gt;Recurrence&lt;/keyword&gt;&lt;keyword&gt;Social Work, Psychiatric/*methods&lt;/keyword&gt;&lt;keyword&gt;Suicide, Attempted/*prevention &amp;amp; control&lt;/keyword&gt;&lt;/keywords&gt;&lt;dates&gt;&lt;year&gt;1978&lt;/year&gt;&lt;pub-dates&gt;&lt;date&gt;Aug&lt;/date&gt;&lt;/pub-dates&gt;&lt;/dates&gt;&lt;isbn&gt;0007-1250 (Print)&amp;#xD;0007-1250 (Linking)&lt;/isbn&gt;&lt;accession-num&gt;678733&lt;/accession-num&gt;&lt;work-type&gt;Clinical Trial&amp;#xD;Randomized Controlled Trial&lt;/work-type&gt;&lt;urls&gt;&lt;related-urls&gt;&lt;url&gt;http://www.ncbi.nlm.nih.gov/pubmed/678733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0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F47F7D0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6FABB29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BEACA24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959B465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16A877F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EDCCFE7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3 [11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 [6] (12)</w:t>
            </w:r>
            <w:hyperlink w:anchor="_ENREF_21" w:tooltip="Liberman, 1981 #95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Liberman&lt;/Author&gt;&lt;Year&gt;1981&lt;/Year&gt;&lt;RecNum&gt;95&lt;/RecNum&gt;&lt;DisplayText&gt;&lt;style face="superscript"&gt;21&lt;/style&gt;&lt;/DisplayText&gt;&lt;record&gt;&lt;rec-number&gt;95&lt;/rec-number&gt;&lt;foreign-keys&gt;&lt;key app="EN" db-id="d0ztdsvvip9xfpedrtlpxpztwr5xe0fw0rwt"&gt;95&lt;/key&gt;&lt;/foreign-keys&gt;&lt;ref-type name="Journal Article"&gt;17&lt;/ref-type&gt;&lt;contributors&gt;&lt;authors&gt;&lt;author&gt;Liberman, R. P.&lt;/author&gt;&lt;author&gt;Eckman, T.&lt;/author&gt;&lt;/authors&gt;&lt;/contributors&gt;&lt;titles&gt;&lt;title&gt;Behavior therapy vs insight-oriented therapy for repeated suicide attempters&lt;/title&gt;&lt;secondary-title&gt;Archives of general psychiatry&lt;/secondary-title&gt;&lt;alt-title&gt;Arch Gen Psychiatry&lt;/alt-title&gt;&lt;/titles&gt;&lt;periodical&gt;&lt;full-title&gt;Archives of general psychiatry&lt;/full-title&gt;&lt;abbr-1&gt;Arch Gen Psychiatry&lt;/abbr-1&gt;&lt;/periodical&gt;&lt;alt-periodical&gt;&lt;full-title&gt;Archives of general psychiatry&lt;/full-title&gt;&lt;abbr-1&gt;Arch Gen Psychiatry&lt;/abbr-1&gt;&lt;/alt-periodical&gt;&lt;pages&gt;1126-30&lt;/pages&gt;&lt;volume&gt;38&lt;/volume&gt;&lt;number&gt;10&lt;/number&gt;&lt;edition&gt;1981/10/01&lt;/edition&gt;&lt;keywords&gt;&lt;keyword&gt;Adolescent&lt;/keyword&gt;&lt;keyword&gt;Adult&lt;/keyword&gt;&lt;keyword&gt;*Behavior Therapy&lt;/keyword&gt;&lt;keyword&gt;Clinical Trials as Topic&lt;/keyword&gt;&lt;keyword&gt;Depression/psychology&lt;/keyword&gt;&lt;keyword&gt;Female&lt;/keyword&gt;&lt;keyword&gt;Humans&lt;/keyword&gt;&lt;keyword&gt;Male&lt;/keyword&gt;&lt;keyword&gt;Middle Aged&lt;/keyword&gt;&lt;keyword&gt;Psychological Tests&lt;/keyword&gt;&lt;keyword&gt;*Psychotherapy&lt;/keyword&gt;&lt;keyword&gt;Random Allocation&lt;/keyword&gt;&lt;keyword&gt;*Suicide, Attempted&lt;/keyword&gt;&lt;/keywords&gt;&lt;dates&gt;&lt;year&gt;1981&lt;/year&gt;&lt;pub-dates&gt;&lt;date&gt;Oct&lt;/date&gt;&lt;/pub-dates&gt;&lt;/dates&gt;&lt;isbn&gt;0003-990X (Print)&amp;#xD;0003-990X (Linking)&lt;/isbn&gt;&lt;accession-num&gt;7027988&lt;/accession-num&gt;&lt;work-type&gt;Clinical Trial&amp;#xD;Randomized Controlled Trial&amp;#xD;Research Support, U.S. Gov&amp;apos;t, P.H.S.&lt;/work-type&gt;&lt;urls&gt;&lt;related-urls&gt;&lt;url&gt;http://www.ncbi.nlm.nih.gov/pubmed/7027988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1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2820B6AC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A0CBD21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5C049E5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CDFA4CA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AC1C7FB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7219F8E" w14:textId="77777777" w:rsidR="007A042E" w:rsidRPr="006A56BF" w:rsidRDefault="007A042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FF2ED57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5880BE1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8.8 [13.5] (no data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3.7 [12.6] (no data)</w:t>
            </w:r>
            <w:hyperlink w:anchor="_ENREF_23" w:tooltip="Guthrie, 2001 #15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dXRocmllPC9BdXRob3I+PFllYXI+MjAwMTwvWWVhcj48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dXRocmllPC9BdXRob3I+PFllYXI+MjAwMTwvWWVhcj48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3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F3C9885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2B401BB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EB32D7D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AE4E3FB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A0B10A4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58A322D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 [12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 [10] (12)</w:t>
            </w:r>
            <w:hyperlink w:anchor="_ENREF_21" w:tooltip="Liberman, 1981 #95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Liberman&lt;/Author&gt;&lt;Year&gt;1981&lt;/Year&gt;&lt;RecNum&gt;95&lt;/RecNum&gt;&lt;DisplayText&gt;&lt;style face="superscript"&gt;21&lt;/style&gt;&lt;/DisplayText&gt;&lt;record&gt;&lt;rec-number&gt;95&lt;/rec-number&gt;&lt;foreign-keys&gt;&lt;key app="EN" db-id="d0ztdsvvip9xfpedrtlpxpztwr5xe0fw0rwt"&gt;95&lt;/key&gt;&lt;/foreign-keys&gt;&lt;ref-type name="Journal Article"&gt;17&lt;/ref-type&gt;&lt;contributors&gt;&lt;authors&gt;&lt;author&gt;Liberman, R. P.&lt;/author&gt;&lt;author&gt;Eckman, T.&lt;/author&gt;&lt;/authors&gt;&lt;/contributors&gt;&lt;titles&gt;&lt;title&gt;Behavior therapy vs insight-oriented therapy for repeated suicide attempters&lt;/title&gt;&lt;secondary-title&gt;Archives of general psychiatry&lt;/secondary-title&gt;&lt;alt-title&gt;Arch Gen Psychiatry&lt;/alt-title&gt;&lt;/titles&gt;&lt;periodical&gt;&lt;full-title&gt;Archives of general psychiatry&lt;/full-title&gt;&lt;abbr-1&gt;Arch Gen Psychiatry&lt;/abbr-1&gt;&lt;/periodical&gt;&lt;alt-periodical&gt;&lt;full-title&gt;Archives of general psychiatry&lt;/full-title&gt;&lt;abbr-1&gt;Arch Gen Psychiatry&lt;/abbr-1&gt;&lt;/alt-periodical&gt;&lt;pages&gt;1126-30&lt;/pages&gt;&lt;volume&gt;38&lt;/volume&gt;&lt;number&gt;10&lt;/number&gt;&lt;edition&gt;1981/10/01&lt;/edition&gt;&lt;keywords&gt;&lt;keyword&gt;Adolescent&lt;/keyword&gt;&lt;keyword&gt;Adult&lt;/keyword&gt;&lt;keyword&gt;*Behavior Therapy&lt;/keyword&gt;&lt;keyword&gt;Clinical Trials as Topic&lt;/keyword&gt;&lt;keyword&gt;Depression/psychology&lt;/keyword&gt;&lt;keyword&gt;Female&lt;/keyword&gt;&lt;keyword&gt;Humans&lt;/keyword&gt;&lt;keyword&gt;Male&lt;/keyword&gt;&lt;keyword&gt;Middle Aged&lt;/keyword&gt;&lt;keyword&gt;Psychological Tests&lt;/keyword&gt;&lt;keyword&gt;*Psychotherapy&lt;/keyword&gt;&lt;keyword&gt;Random Allocation&lt;/keyword&gt;&lt;keyword&gt;*Suicide, Attempted&lt;/keyword&gt;&lt;/keywords&gt;&lt;dates&gt;&lt;year&gt;1981&lt;/year&gt;&lt;pub-dates&gt;&lt;date&gt;Oct&lt;/date&gt;&lt;/pub-dates&gt;&lt;/dates&gt;&lt;isbn&gt;0003-990X (Print)&amp;#xD;0003-990X (Linking)&lt;/isbn&gt;&lt;accession-num&gt;7027988&lt;/accession-num&gt;&lt;work-type&gt;Clinical Trial&amp;#xD;Randomized Controlled Trial&amp;#xD;Research Support, U.S. Gov&amp;apos;t, P.H.S.&lt;/work-type&gt;&lt;urls&gt;&lt;related-urls&gt;&lt;url&gt;http://www.ncbi.nlm.nih.gov/pubmed/7027988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1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1B3D6F1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B49B949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36560847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1140311A" w14:textId="77777777" w:rsidR="002E6ECD" w:rsidRPr="006A56BF" w:rsidRDefault="002E6ECD" w:rsidP="002E6ECD">
      <w:pPr>
        <w:widowControl/>
        <w:jc w:val="left"/>
        <w:rPr>
          <w:color w:val="000000" w:themeColor="text1"/>
        </w:rPr>
      </w:pPr>
      <w:r w:rsidRPr="006A56BF">
        <w:rPr>
          <w:color w:val="000000" w:themeColor="text1"/>
        </w:rPr>
        <w:br w:type="page"/>
      </w:r>
    </w:p>
    <w:p w14:paraId="66A86086" w14:textId="561B5A30" w:rsidR="002E6ECD" w:rsidRPr="006A56BF" w:rsidRDefault="00BA5E35" w:rsidP="002E6ECD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E4E77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d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depression, anxiety, and general mental health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) (continued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449BAAB3" w14:textId="77777777" w:rsidTr="000F4830">
        <w:trPr>
          <w:cantSplit/>
          <w:trHeight w:val="154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648BE9B7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6692070A" w14:textId="77777777" w:rsidR="002E6ECD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B250A9D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714E5CE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7C0CF39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ADAB12B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2CBBB4D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CDD5C67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32EB6AF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2231432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6CA739F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FC249BE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0B93EA99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377546BB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22F07AEF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7EA8D77F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2E601794" w14:textId="6536C699" w:rsidR="002E6ECD" w:rsidRPr="006A56BF" w:rsidRDefault="00316279" w:rsidP="00CF4D8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CF4D8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5F27AC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shown as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="00CF4D8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ean [SD] (n)</w:t>
            </w:r>
            <w:r w:rsidR="00CF4D8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CF4D8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or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“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median [IQR] (n)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651E883F" w14:textId="77777777" w:rsidTr="009B110D">
        <w:trPr>
          <w:cantSplit/>
          <w:trHeight w:val="29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29275617" w14:textId="77777777" w:rsidR="009B110D" w:rsidRPr="006A56BF" w:rsidRDefault="009B110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Beck Depression Inventory (BDI)</w:t>
            </w:r>
            <w:r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 xml:space="preserve"> (continued)</w:t>
            </w:r>
          </w:p>
        </w:tc>
      </w:tr>
      <w:tr w:rsidR="006A56BF" w:rsidRPr="006A56BF" w14:paraId="301145DC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F5DB532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(continued)</w:t>
            </w:r>
          </w:p>
          <w:p w14:paraId="28FD36FA" w14:textId="77777777" w:rsidR="002E6ECD" w:rsidRPr="006A56BF" w:rsidRDefault="002E6ECD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Depression</w: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W5uYW48L0F1dGhvcj48WWVhcj4yMDEwPC9ZZWFyPjxS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W5uYW48L0F1dGhvcj48WWVhcj4yMDEwPC9ZZWFyPjxS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hyperlink w:anchor="_ENREF_9" w:tooltip="Bertolote, 2010 #7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9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0" w:tooltip="Gibbons, 1978 #1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0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1" w:tooltip="Liberman, 1981 #95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1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3" w:tooltip="Guthrie, 2001 #15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3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5" w:tooltip="Brown, 2005 #18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-27</w:t>
              </w:r>
            </w:hyperlink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532D94F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5AC75FEC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2DB7D1BA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P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FF5A31C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2.87 [12.03] (6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1.03 [15.70] (60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0D7F6183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ACC8746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36E7A78" w14:textId="77777777" w:rsidR="002E6ECD" w:rsidRPr="006A56BF" w:rsidRDefault="002E6ECD" w:rsidP="00F70C01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5.8 [12.7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4.6 [11.7] (9</w:t>
            </w:r>
            <w:r w:rsidR="00A22C8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)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005D391F" w14:textId="77777777" w:rsidR="00F70C01" w:rsidRPr="006A56BF" w:rsidRDefault="00F70C01" w:rsidP="00F70C01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365007A" w14:textId="77777777" w:rsidR="00F70C01" w:rsidRPr="006A56BF" w:rsidRDefault="00F70C01" w:rsidP="00F70C01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4D0143A" w14:textId="77777777" w:rsidR="00104E82" w:rsidRPr="006A56BF" w:rsidRDefault="00104E82" w:rsidP="00F70C01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DA4B6FD" w14:textId="77777777" w:rsidR="00F70C01" w:rsidRPr="006A56BF" w:rsidRDefault="00F70C01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No data</w: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aGFocmFtYW5sb3UtSG9sbG93YXk8L0F1dGhvcj48WWVh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</w:fldData>
              </w:fldChar>
            </w:r>
            <w:r w:rsidR="00DB0BA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aGFocmFtYW5sb3UtSG9sbG93YXk8L0F1dGhvcj48WWVh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</w:fldData>
              </w:fldChar>
            </w:r>
            <w:r w:rsidR="00DB0BA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hyperlink w:anchor="_ENREF_9" w:tooltip="Bertolote, 2010 #7" w:history="1"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9</w:t>
              </w:r>
            </w:hyperlink>
            <w:r w:rsidR="00DB0BAB" w:rsidRPr="006A56BF">
              <w:rPr>
                <w:rFonts w:asciiTheme="majorHAnsi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6" w:tooltip="Ghahramanlou-Holloway, 2012 #82" w:history="1"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6</w:t>
              </w:r>
            </w:hyperlink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30CE3A0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0853130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1.80 [15.48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4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1.66 [15.44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6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0BCE3E4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97F7992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A67A46B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51B5033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3E07843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57283F8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53DB4EE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B53079E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2.6 [12.6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6.6 [14.3] (9)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after intervention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B582DAA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9.96 [14.82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2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1.19 [14.92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4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0DC9080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8A04BC0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886E901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AA5A68C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FF34B3C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39A18BB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9B3B943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ED73EF0" w14:textId="77777777" w:rsidR="002E6ECD" w:rsidRPr="006A56BF" w:rsidRDefault="002E6ECD" w:rsidP="00DB0BAB">
            <w:pPr>
              <w:jc w:val="left"/>
              <w:rPr>
                <w:color w:val="000000" w:themeColor="text1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.3 [3.0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11.0 [10.2] (9) 2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mo</w:t>
            </w:r>
            <w:proofErr w:type="spellEnd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after intervention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2968A48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3.82 [12.34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0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9.33 [15.61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2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443A0D6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17DD975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3.59 [13.40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49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8.73 [14.87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49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40C1B52" w14:textId="77777777" w:rsidR="002E6ECD" w:rsidRPr="006A56BF" w:rsidRDefault="00D7175B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4.51 [12.90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45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8.18 [13.75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40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) in 18 </w:t>
            </w:r>
            <w:proofErr w:type="spellStart"/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mo</w:t>
            </w:r>
            <w:proofErr w:type="spellEnd"/>
            <w:r w:rsidR="00880C19">
              <w:fldChar w:fldCharType="begin"/>
            </w:r>
            <w:r w:rsidR="00880C19">
              <w:instrText xml:space="preserve"> HYPERLINK \l "_ENREF_25" \o "Brown, 2005 #18" </w:instrText>
            </w:r>
            <w:r w:rsidR="00880C19">
              <w:fldChar w:fldCharType="separate"/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begin"/>
            </w:r>
            <w:r w:rsidR="00DB0BA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r w:rsidR="00DB0BAB" w:rsidRPr="006A56BF">
              <w:rPr>
                <w:rFonts w:asciiTheme="majorHAnsi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25</w: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880C19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1F80ED03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4097418A" w14:textId="77777777" w:rsidTr="000F4830">
        <w:trPr>
          <w:cantSplit/>
          <w:trHeight w:val="83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21B1E47D" w14:textId="31EA8287" w:rsidR="002E6ECD" w:rsidRPr="006A56BF" w:rsidRDefault="002E6ECD" w:rsidP="005F27AC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Beck Depression Inventory (BDI)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 xml:space="preserve"> (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N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umber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 xml:space="preserve">of patients 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 xml:space="preserve">with 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moderate</w:t>
            </w:r>
            <w:r w:rsidR="005F27AC"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–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severe</w:t>
            </w:r>
            <w:r w:rsidR="005F27AC"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 xml:space="preserve"> </w:t>
            </w:r>
            <w:r w:rsidR="005F27AC"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BDI</w:t>
            </w:r>
            <w:r w:rsidR="005F27AC"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 xml:space="preserve"> scores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)</w:t>
            </w:r>
          </w:p>
        </w:tc>
      </w:tr>
      <w:tr w:rsidR="006A56BF" w:rsidRPr="006A56BF" w14:paraId="41DEA615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5BA1278" w14:textId="77777777" w:rsidR="002E6ECD" w:rsidRPr="006A56BF" w:rsidRDefault="002E6ECD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Number of patients with depression</w:t>
            </w:r>
            <w:hyperlink w:anchor="_ENREF_21" w:tooltip="Liberman, 1981 #95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Liberman&lt;/Author&gt;&lt;Year&gt;1981&lt;/Year&gt;&lt;RecNum&gt;95&lt;/RecNum&gt;&lt;DisplayText&gt;&lt;style face="superscript"&gt;21&lt;/style&gt;&lt;/DisplayText&gt;&lt;record&gt;&lt;rec-number&gt;95&lt;/rec-number&gt;&lt;foreign-keys&gt;&lt;key app="EN" db-id="d0ztdsvvip9xfpedrtlpxpztwr5xe0fw0rwt"&gt;95&lt;/key&gt;&lt;/foreign-keys&gt;&lt;ref-type name="Journal Article"&gt;17&lt;/ref-type&gt;&lt;contributors&gt;&lt;authors&gt;&lt;author&gt;Liberman, R. P.&lt;/author&gt;&lt;author&gt;Eckman, T.&lt;/author&gt;&lt;/authors&gt;&lt;/contributors&gt;&lt;titles&gt;&lt;title&gt;Behavior therapy vs insight-oriented therapy for repeated suicide attempters&lt;/title&gt;&lt;secondary-title&gt;Archives of general psychiatry&lt;/secondary-title&gt;&lt;alt-title&gt;Arch Gen Psychiatry&lt;/alt-title&gt;&lt;/titles&gt;&lt;periodical&gt;&lt;full-title&gt;Archives of general psychiatry&lt;/full-title&gt;&lt;abbr-1&gt;Arch Gen Psychiatry&lt;/abbr-1&gt;&lt;/periodical&gt;&lt;alt-periodical&gt;&lt;full-title&gt;Archives of general psychiatry&lt;/full-title&gt;&lt;abbr-1&gt;Arch Gen Psychiatry&lt;/abbr-1&gt;&lt;/alt-periodical&gt;&lt;pages&gt;1126-30&lt;/pages&gt;&lt;volume&gt;38&lt;/volume&gt;&lt;number&gt;10&lt;/number&gt;&lt;edition&gt;1981/10/01&lt;/edition&gt;&lt;keywords&gt;&lt;keyword&gt;Adolescent&lt;/keyword&gt;&lt;keyword&gt;Adult&lt;/keyword&gt;&lt;keyword&gt;*Behavior Therapy&lt;/keyword&gt;&lt;keyword&gt;Clinical Trials as Topic&lt;/keyword&gt;&lt;keyword&gt;Depression/psychology&lt;/keyword&gt;&lt;keyword&gt;Female&lt;/keyword&gt;&lt;keyword&gt;Humans&lt;/keyword&gt;&lt;keyword&gt;Male&lt;/keyword&gt;&lt;keyword&gt;Middle Aged&lt;/keyword&gt;&lt;keyword&gt;Psychological Tests&lt;/keyword&gt;&lt;keyword&gt;*Psychotherapy&lt;/keyword&gt;&lt;keyword&gt;Random Allocation&lt;/keyword&gt;&lt;keyword&gt;*Suicide, Attempted&lt;/keyword&gt;&lt;/keywords&gt;&lt;dates&gt;&lt;year&gt;1981&lt;/year&gt;&lt;pub-dates&gt;&lt;date&gt;Oct&lt;/date&gt;&lt;/pub-dates&gt;&lt;/dates&gt;&lt;isbn&gt;0003-990X (Print)&amp;#xD;0003-990X (Linking)&lt;/isbn&gt;&lt;accession-num&gt;7027988&lt;/accession-num&gt;&lt;work-type&gt;Clinical Trial&amp;#xD;Randomized Controlled Trial&amp;#xD;Research Support, U.S. Gov&amp;apos;t, P.H.S.&lt;/work-type&gt;&lt;urls&gt;&lt;related-urls&gt;&lt;url&gt;http://www.ncbi.nlm.nih.gov/pubmed/7027988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1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8C6DECF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  <w:p w14:paraId="338983B9" w14:textId="77777777" w:rsidR="00E91CBC" w:rsidRPr="006A56BF" w:rsidRDefault="00E91CB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  <w:p w14:paraId="4E633612" w14:textId="1F01D35C" w:rsidR="00E91CBC" w:rsidRPr="006A56BF" w:rsidRDefault="00E91CB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F1E3E62" w14:textId="77777777" w:rsidR="002E6ECD" w:rsidRPr="006A56BF" w:rsidRDefault="002E6ECD" w:rsidP="00F43431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9 [75</w:t>
            </w:r>
            <w:r w:rsidR="00F70C01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%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9 [75</w:t>
            </w:r>
            <w:r w:rsidR="00F70C01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%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12)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before intervention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64C1A61" w14:textId="77777777" w:rsidR="002E6ECD" w:rsidRPr="006A56BF" w:rsidRDefault="002E6ECD" w:rsidP="00F43431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 [0</w:t>
            </w:r>
            <w:r w:rsidR="00F70C01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%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 [50</w:t>
            </w:r>
            <w:r w:rsidR="00F70C01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%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12)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after intervention at day 8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09CE0D7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D6A7DA2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9628E69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4FE34D3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73D64F6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956F0D5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761EF74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32BE0F9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55629443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15964202" w14:textId="77777777" w:rsidR="002E6ECD" w:rsidRPr="006A56BF" w:rsidRDefault="002E6ECD">
      <w:pPr>
        <w:widowControl/>
        <w:jc w:val="left"/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Cs w:val="16"/>
        </w:rPr>
        <w:br w:type="page"/>
      </w:r>
    </w:p>
    <w:p w14:paraId="406EFA0E" w14:textId="60D59CF8" w:rsidR="002E6ECD" w:rsidRPr="006A56BF" w:rsidRDefault="00BA5E35" w:rsidP="002E6ECD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E4E77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d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depression, anxiety, and general mental health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) (continued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21820BE3" w14:textId="77777777" w:rsidTr="000F4830">
        <w:trPr>
          <w:cantSplit/>
          <w:trHeight w:val="155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7C7BAED1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2FEE8FEC" w14:textId="77777777" w:rsidR="002E6ECD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E141E48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4DAB049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4A9AB60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C2046F6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D4F10FA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D4B16D7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4B83602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9FCC6F6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169BC36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0662C38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1ABB60EC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4CE27525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150EC841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73250F58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6FCAA9D6" w14:textId="5E4EAE41" w:rsidR="002E6ECD" w:rsidRPr="006A56BF" w:rsidRDefault="00316279" w:rsidP="00CF4D8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CF4D8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F825E9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shown as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="00CF4D8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ean [SD] (n)</w:t>
            </w:r>
            <w:r w:rsidR="00CF4D8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CF4D8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or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“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median [IQR] (n)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076B8D61" w14:textId="77777777" w:rsidTr="000F4830">
        <w:trPr>
          <w:cantSplit/>
          <w:trHeight w:val="21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26B4F6C4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proofErr w:type="spellStart"/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Zung</w:t>
            </w:r>
            <w:proofErr w:type="spellEnd"/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 Self-rating Depression Scale (SDS</w:t>
            </w:r>
            <w:r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>)</w:t>
            </w:r>
          </w:p>
        </w:tc>
      </w:tr>
      <w:tr w:rsidR="006A56BF" w:rsidRPr="006A56BF" w14:paraId="1BEC63AC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41B835A" w14:textId="77777777" w:rsidR="002E6ECD" w:rsidRPr="006A56BF" w:rsidRDefault="002E6ECD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Depression</w:t>
            </w:r>
            <w:hyperlink w:anchor="_ENREF_21" w:tooltip="Liberman, 1981 #95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Liberman&lt;/Author&gt;&lt;Year&gt;1981&lt;/Year&gt;&lt;RecNum&gt;95&lt;/RecNum&gt;&lt;DisplayText&gt;&lt;style face="superscript"&gt;21&lt;/style&gt;&lt;/DisplayText&gt;&lt;record&gt;&lt;rec-number&gt;95&lt;/rec-number&gt;&lt;foreign-keys&gt;&lt;key app="EN" db-id="d0ztdsvvip9xfpedrtlpxpztwr5xe0fw0rwt"&gt;95&lt;/key&gt;&lt;/foreign-keys&gt;&lt;ref-type name="Journal Article"&gt;17&lt;/ref-type&gt;&lt;contributors&gt;&lt;authors&gt;&lt;author&gt;Liberman, R. P.&lt;/author&gt;&lt;author&gt;Eckman, T.&lt;/author&gt;&lt;/authors&gt;&lt;/contributors&gt;&lt;titles&gt;&lt;title&gt;Behavior therapy vs insight-oriented therapy for repeated suicide attempters&lt;/title&gt;&lt;secondary-title&gt;Archives of general psychiatry&lt;/secondary-title&gt;&lt;alt-title&gt;Arch Gen Psychiatry&lt;/alt-title&gt;&lt;/titles&gt;&lt;periodical&gt;&lt;full-title&gt;Archives of general psychiatry&lt;/full-title&gt;&lt;abbr-1&gt;Arch Gen Psychiatry&lt;/abbr-1&gt;&lt;/periodical&gt;&lt;alt-periodical&gt;&lt;full-title&gt;Archives of general psychiatry&lt;/full-title&gt;&lt;abbr-1&gt;Arch Gen Psychiatry&lt;/abbr-1&gt;&lt;/alt-periodical&gt;&lt;pages&gt;1126-30&lt;/pages&gt;&lt;volume&gt;38&lt;/volume&gt;&lt;number&gt;10&lt;/number&gt;&lt;edition&gt;1981/10/01&lt;/edition&gt;&lt;keywords&gt;&lt;keyword&gt;Adolescent&lt;/keyword&gt;&lt;keyword&gt;Adult&lt;/keyword&gt;&lt;keyword&gt;*Behavior Therapy&lt;/keyword&gt;&lt;keyword&gt;Clinical Trials as Topic&lt;/keyword&gt;&lt;keyword&gt;Depression/psychology&lt;/keyword&gt;&lt;keyword&gt;Female&lt;/keyword&gt;&lt;keyword&gt;Humans&lt;/keyword&gt;&lt;keyword&gt;Male&lt;/keyword&gt;&lt;keyword&gt;Middle Aged&lt;/keyword&gt;&lt;keyword&gt;Psychological Tests&lt;/keyword&gt;&lt;keyword&gt;*Psychotherapy&lt;/keyword&gt;&lt;keyword&gt;Random Allocation&lt;/keyword&gt;&lt;keyword&gt;*Suicide, Attempted&lt;/keyword&gt;&lt;/keywords&gt;&lt;dates&gt;&lt;year&gt;1981&lt;/year&gt;&lt;pub-dates&gt;&lt;date&gt;Oct&lt;/date&gt;&lt;/pub-dates&gt;&lt;/dates&gt;&lt;isbn&gt;0003-990X (Print)&amp;#xD;0003-990X (Linking)&lt;/isbn&gt;&lt;accession-num&gt;7027988&lt;/accession-num&gt;&lt;work-type&gt;Clinical Trial&amp;#xD;Randomized Controlled Trial&amp;#xD;Research Support, U.S. Gov&amp;apos;t, P.H.S.&lt;/work-type&gt;&lt;urls&gt;&lt;related-urls&gt;&lt;url&gt;http://www.ncbi.nlm.nih.gov/pubmed/7027988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1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E8AE79D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61E45CA8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10C38528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7D80721" w14:textId="77777777" w:rsidR="002E6ECD" w:rsidRPr="006A56BF" w:rsidRDefault="002E6ECD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4 [14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2 [9] (12)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before intervention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5964E48" w14:textId="77777777" w:rsidR="002E6ECD" w:rsidRPr="006A56BF" w:rsidRDefault="002E6ECD" w:rsidP="000F4830">
            <w:pPr>
              <w:jc w:val="left"/>
              <w:rPr>
                <w:color w:val="000000" w:themeColor="text1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3 [14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2 [8] (12)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after intervention at day 8</w:t>
            </w:r>
          </w:p>
          <w:p w14:paraId="2246236F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7CA15CA" w14:textId="77777777" w:rsidR="002E6ECD" w:rsidRPr="006A56BF" w:rsidRDefault="002E6ECD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2 [15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40 [12] (12) </w:t>
            </w:r>
            <w:r w:rsidR="00F43431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</w:t>
            </w:r>
            <w:r w:rsidR="00F43431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EB2D6A1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DE095DC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BE1FBAE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781051F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0 [14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38 [15] (12) </w:t>
            </w:r>
            <w:r w:rsidR="00F43431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</w:t>
            </w:r>
            <w:r w:rsidR="00F43431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BAE57F8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4 [17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</w:p>
          <w:p w14:paraId="4A71998A" w14:textId="77777777" w:rsidR="002E6ECD" w:rsidRPr="006A56BF" w:rsidRDefault="002E6ECD" w:rsidP="002C4CE4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7 [11] (12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31C11D0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6E40165" w14:textId="77777777" w:rsidR="002E6ECD" w:rsidRPr="006A56BF" w:rsidRDefault="002E6ECD" w:rsidP="002C4CE4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1 [13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4 [8] (12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4167FAC" w14:textId="77777777" w:rsidR="002E6ECD" w:rsidRPr="006A56BF" w:rsidRDefault="002E6ECD" w:rsidP="002C4CE4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9 [13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7 [13] (12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E2CBD40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565434D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68D3AEF9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7C98E19F" w14:textId="77777777" w:rsidTr="000F4830">
        <w:trPr>
          <w:cantSplit/>
          <w:trHeight w:val="56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56B86F76" w14:textId="7F83FBE4" w:rsidR="002E6ECD" w:rsidRPr="006A56BF" w:rsidRDefault="002E6ECD" w:rsidP="00F825E9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6"/>
                <w:szCs w:val="16"/>
              </w:rPr>
            </w:pPr>
            <w:proofErr w:type="spellStart"/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Zung</w:t>
            </w:r>
            <w:proofErr w:type="spellEnd"/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 Self-rating Depression Scale (SDS</w:t>
            </w:r>
            <w:r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>) (Number of patients with moderate</w:t>
            </w:r>
            <w:r w:rsidR="00F825E9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–</w:t>
            </w:r>
            <w:r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>sever</w:t>
            </w:r>
            <w:r w:rsidR="00F825E9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e </w:t>
            </w:r>
            <w:r w:rsidR="00F825E9"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>SDS</w:t>
            </w:r>
            <w:r w:rsidR="00F825E9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 scores</w:t>
            </w:r>
            <w:r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>)</w:t>
            </w:r>
          </w:p>
        </w:tc>
      </w:tr>
      <w:tr w:rsidR="002E6ECD" w:rsidRPr="006A56BF" w14:paraId="7695F649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0149636" w14:textId="77777777" w:rsidR="002E6ECD" w:rsidRPr="006A56BF" w:rsidRDefault="002E6ECD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Number of patients with depression</w:t>
            </w:r>
            <w:hyperlink w:anchor="_ENREF_21" w:tooltip="Liberman, 1981 #95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Liberman&lt;/Author&gt;&lt;Year&gt;1981&lt;/Year&gt;&lt;RecNum&gt;95&lt;/RecNum&gt;&lt;DisplayText&gt;&lt;style face="superscript"&gt;21&lt;/style&gt;&lt;/DisplayText&gt;&lt;record&gt;&lt;rec-number&gt;95&lt;/rec-number&gt;&lt;foreign-keys&gt;&lt;key app="EN" db-id="d0ztdsvvip9xfpedrtlpxpztwr5xe0fw0rwt"&gt;95&lt;/key&gt;&lt;/foreign-keys&gt;&lt;ref-type name="Journal Article"&gt;17&lt;/ref-type&gt;&lt;contributors&gt;&lt;authors&gt;&lt;author&gt;Liberman, R. P.&lt;/author&gt;&lt;author&gt;Eckman, T.&lt;/author&gt;&lt;/authors&gt;&lt;/contributors&gt;&lt;titles&gt;&lt;title&gt;Behavior therapy vs insight-oriented therapy for repeated suicide attempters&lt;/title&gt;&lt;secondary-title&gt;Archives of general psychiatry&lt;/secondary-title&gt;&lt;alt-title&gt;Arch Gen Psychiatry&lt;/alt-title&gt;&lt;/titles&gt;&lt;periodical&gt;&lt;full-title&gt;Archives of general psychiatry&lt;/full-title&gt;&lt;abbr-1&gt;Arch Gen Psychiatry&lt;/abbr-1&gt;&lt;/periodical&gt;&lt;alt-periodical&gt;&lt;full-title&gt;Archives of general psychiatry&lt;/full-title&gt;&lt;abbr-1&gt;Arch Gen Psychiatry&lt;/abbr-1&gt;&lt;/alt-periodical&gt;&lt;pages&gt;1126-30&lt;/pages&gt;&lt;volume&gt;38&lt;/volume&gt;&lt;number&gt;10&lt;/number&gt;&lt;edition&gt;1981/10/01&lt;/edition&gt;&lt;keywords&gt;&lt;keyword&gt;Adolescent&lt;/keyword&gt;&lt;keyword&gt;Adult&lt;/keyword&gt;&lt;keyword&gt;*Behavior Therapy&lt;/keyword&gt;&lt;keyword&gt;Clinical Trials as Topic&lt;/keyword&gt;&lt;keyword&gt;Depression/psychology&lt;/keyword&gt;&lt;keyword&gt;Female&lt;/keyword&gt;&lt;keyword&gt;Humans&lt;/keyword&gt;&lt;keyword&gt;Male&lt;/keyword&gt;&lt;keyword&gt;Middle Aged&lt;/keyword&gt;&lt;keyword&gt;Psychological Tests&lt;/keyword&gt;&lt;keyword&gt;*Psychotherapy&lt;/keyword&gt;&lt;keyword&gt;Random Allocation&lt;/keyword&gt;&lt;keyword&gt;*Suicide, Attempted&lt;/keyword&gt;&lt;/keywords&gt;&lt;dates&gt;&lt;year&gt;1981&lt;/year&gt;&lt;pub-dates&gt;&lt;date&gt;Oct&lt;/date&gt;&lt;/pub-dates&gt;&lt;/dates&gt;&lt;isbn&gt;0003-990X (Print)&amp;#xD;0003-990X (Linking)&lt;/isbn&gt;&lt;accession-num&gt;7027988&lt;/accession-num&gt;&lt;work-type&gt;Clinical Trial&amp;#xD;Randomized Controlled Trial&amp;#xD;Research Support, U.S. Gov&amp;apos;t, P.H.S.&lt;/work-type&gt;&lt;urls&gt;&lt;related-urls&gt;&lt;url&gt;http://www.ncbi.nlm.nih.gov/pubmed/7027988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1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60CCF57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  <w:p w14:paraId="0272C7A3" w14:textId="77777777" w:rsidR="00E91CBC" w:rsidRPr="006A56BF" w:rsidRDefault="00E91CB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  <w:p w14:paraId="00D35C6E" w14:textId="3461A358" w:rsidR="00E91CBC" w:rsidRPr="006A56BF" w:rsidRDefault="00E91CB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78D8E06" w14:textId="77777777" w:rsidR="002E6ECD" w:rsidRPr="006A56BF" w:rsidRDefault="002E6ECD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 [83</w:t>
            </w:r>
            <w:r w:rsidR="002C4CE4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%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 [67</w:t>
            </w:r>
            <w:r w:rsidR="002C4CE4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%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12)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before intervention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C8E6083" w14:textId="77777777" w:rsidR="002E6ECD" w:rsidRPr="006A56BF" w:rsidRDefault="002E6ECD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 [0</w:t>
            </w:r>
            <w:r w:rsidR="002C4CE4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%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 [58</w:t>
            </w:r>
            <w:r w:rsidR="002C4CE4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%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12)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after </w:t>
            </w:r>
            <w:r w:rsidR="00ED7916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intervention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at day 8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D1948D9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E0C7CB4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018F75B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8D6428B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EC371F1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AF6DACE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B34E9C6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7F94212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7068912A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72163C70" w14:textId="77777777" w:rsidR="002E6ECD" w:rsidRPr="006A56BF" w:rsidRDefault="002E6ECD" w:rsidP="002E6ECD">
      <w:pPr>
        <w:rPr>
          <w:rFonts w:asciiTheme="majorHAnsi" w:hAnsiTheme="majorHAnsi" w:cstheme="majorHAnsi"/>
          <w:b/>
          <w:color w:val="000000" w:themeColor="text1"/>
          <w:szCs w:val="16"/>
        </w:rPr>
      </w:pPr>
    </w:p>
    <w:p w14:paraId="5A198082" w14:textId="77777777" w:rsidR="009C65A1" w:rsidRPr="006A56BF" w:rsidRDefault="009C65A1">
      <w:pPr>
        <w:widowControl/>
        <w:jc w:val="left"/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Cs w:val="16"/>
        </w:rPr>
        <w:br w:type="page"/>
      </w:r>
    </w:p>
    <w:p w14:paraId="1F63E3C1" w14:textId="09A86A61" w:rsidR="002E6ECD" w:rsidRPr="006A56BF" w:rsidRDefault="00BA5E35" w:rsidP="002E6ECD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E4E77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d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depression, anxiety, and general mental health</w:t>
      </w:r>
      <w:r w:rsidR="00161E68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) (continued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38D7A748" w14:textId="77777777" w:rsidTr="000F4830">
        <w:trPr>
          <w:cantSplit/>
          <w:trHeight w:val="296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56252580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6A1C76CA" w14:textId="77777777" w:rsidR="002E6ECD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10614AC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153FCE6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E19EB68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368C52E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4667A8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5614BBA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0A30C7E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A23033B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C3FD6E3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8237E09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4A6E241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4142C04A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58FC043D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44394B2D" w14:textId="77777777" w:rsidR="002E6ECD" w:rsidRPr="006A56BF" w:rsidRDefault="002E6ECD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6505C4E7" w14:textId="77777777" w:rsidR="002E6ECD" w:rsidRPr="006A56BF" w:rsidRDefault="002E6ECD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295FBDAB" w14:textId="46478D9E" w:rsidR="002E6ECD" w:rsidRPr="006A56BF" w:rsidRDefault="00316279" w:rsidP="00C52F6D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C52F6D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C52F6D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shown as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="00C52F6D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ean [SD] (n)</w:t>
            </w:r>
            <w:r w:rsidR="00C52F6D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C52F6D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or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“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median [IQR] (n)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206006DA" w14:textId="77777777" w:rsidTr="000F4830">
        <w:trPr>
          <w:cantSplit/>
          <w:trHeight w:val="94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573B7E10" w14:textId="4BDC0F92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Hamilton </w:t>
            </w:r>
            <w:r w:rsidR="00F57647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R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ating </w:t>
            </w:r>
            <w:r w:rsidR="00F57647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S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cale for </w:t>
            </w:r>
            <w:r w:rsidR="00F57647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D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epression (HAMD</w:t>
            </w:r>
            <w:r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>)</w:t>
            </w:r>
          </w:p>
        </w:tc>
      </w:tr>
      <w:tr w:rsidR="002E6ECD" w:rsidRPr="006A56BF" w14:paraId="2AC7667C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EF3A746" w14:textId="77777777" w:rsidR="002E6ECD" w:rsidRPr="006A56BF" w:rsidRDefault="002E6ECD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Depression</w: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cm93bjwvQXV0aG9yPjxZZWFyPjIwMDU8L1llYXI+PFJl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cm93bjwvQXV0aG9yPjxZZWFyPjIwMDU8L1llYXI+PFJl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hyperlink w:anchor="_ENREF_25" w:tooltip="Brown, 2005 #18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30" w:tooltip="Wei, 2013 #26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0</w:t>
              </w:r>
            </w:hyperlink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464E640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2DE1D31C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4B6C92F1" w14:textId="77777777" w:rsidR="002E6ECD" w:rsidRPr="006A56BF" w:rsidRDefault="002E6ECD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F4E031E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6.88 [10.04] (6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6.08 [10.62] (60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0EDA4807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6709FBDF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1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5.09 [10.14] (8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E2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7.02 [11.35] (8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6.43 [10.29] (77)</w:t>
            </w:r>
            <w:hyperlink w:anchor="_ENREF_30" w:tooltip="Wei, 2013 #26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Wei&lt;/Author&gt;&lt;Year&gt;2013&lt;/Year&gt;&lt;RecNum&gt;26&lt;/RecNum&gt;&lt;DisplayText&gt;&lt;style face="superscript"&gt;30&lt;/style&gt;&lt;/DisplayText&gt;&lt;record&gt;&lt;rec-number&gt;26&lt;/rec-number&gt;&lt;foreign-keys&gt;&lt;key app="EN" db-id="d0ztdsvvip9xfpedrtlpxpztwr5xe0fw0rwt"&gt;26&lt;/key&gt;&lt;/foreign-keys&gt;&lt;ref-type name="Journal Article"&gt;17&lt;/ref-type&gt;&lt;contributors&gt;&lt;authors&gt;&lt;author&gt;Wei, S.&lt;/author&gt;&lt;author&gt;Liu, L.&lt;/author&gt;&lt;author&gt;Bi, B.&lt;/author&gt;&lt;author&gt;Li, H.&lt;/author&gt;&lt;author&gt;Hou, J.&lt;/author&gt;&lt;author&gt;Tan, S.&lt;/author&gt;&lt;author&gt;Chen, X.&lt;/author&gt;&lt;author&gt;Chen, W.&lt;/author&gt;&lt;author&gt;Jia, X.&lt;/author&gt;&lt;author&gt;Dong, G.&lt;/author&gt;&lt;author&gt;Qin, X.&lt;/author&gt;&lt;author&gt;Liu, Y.&lt;/author&gt;&lt;/authors&gt;&lt;/contributors&gt;&lt;auth-address&gt;Department of Psychiatry, First Affiliated Hospital, China Medical University, Shenyang, PR China.&lt;/auth-address&gt;&lt;titles&gt;&lt;title&gt;An intervention and follow-up study following a suicide attempt in the emergency departments of four general hospitals in Shenyang, China&lt;/title&gt;&lt;secondary-title&gt;Crisis&lt;/secondary-title&gt;&lt;alt-title&gt;Crisis&lt;/alt-title&gt;&lt;/titles&gt;&lt;periodical&gt;&lt;full-title&gt;Crisis&lt;/full-title&gt;&lt;abbr-1&gt;Crisis&lt;/abbr-1&gt;&lt;/periodical&gt;&lt;alt-periodical&gt;&lt;full-title&gt;Crisis&lt;/full-title&gt;&lt;abbr-1&gt;Crisis&lt;/abbr-1&gt;&lt;/alt-periodical&gt;&lt;pages&gt;107-15&lt;/pages&gt;&lt;volume&gt;34&lt;/volume&gt;&lt;number&gt;2&lt;/number&gt;&lt;edition&gt;2012/12/25&lt;/edition&gt;&lt;dates&gt;&lt;year&gt;2013&lt;/year&gt;&lt;/dates&gt;&lt;isbn&gt;0227-5910 (Print)&amp;#xD;0227-5910 (Linking)&lt;/isbn&gt;&lt;accession-num&gt;23261916&lt;/accession-num&gt;&lt;urls&gt;&lt;related-urls&gt;&lt;url&gt;http://www.ncbi.nlm.nih.gov/pubmed/23261916&lt;/url&gt;&lt;/related-urls&gt;&lt;/urls&gt;&lt;electronic-resource-num&gt;10.1027/0227-5910/a000181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0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5109739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88606D3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9.89 [10.88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4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9.05 [12.65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6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8C0B16E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363AE91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7.40 [11.22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2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9.33 [11.13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4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722CAFD6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3762A9AA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1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.43 [10.45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5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E2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92 [9.26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6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14 [8.33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61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hyperlink w:anchor="_ENREF_30" w:tooltip="Wei, 2013 #26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Wei&lt;/Author&gt;&lt;Year&gt;2013&lt;/Year&gt;&lt;RecNum&gt;26&lt;/RecNum&gt;&lt;DisplayText&gt;&lt;style face="superscript"&gt;30&lt;/style&gt;&lt;/DisplayText&gt;&lt;record&gt;&lt;rec-number&gt;26&lt;/rec-number&gt;&lt;foreign-keys&gt;&lt;key app="EN" db-id="d0ztdsvvip9xfpedrtlpxpztwr5xe0fw0rwt"&gt;26&lt;/key&gt;&lt;/foreign-keys&gt;&lt;ref-type name="Journal Article"&gt;17&lt;/ref-type&gt;&lt;contributors&gt;&lt;authors&gt;&lt;author&gt;Wei, S.&lt;/author&gt;&lt;author&gt;Liu, L.&lt;/author&gt;&lt;author&gt;Bi, B.&lt;/author&gt;&lt;author&gt;Li, H.&lt;/author&gt;&lt;author&gt;Hou, J.&lt;/author&gt;&lt;author&gt;Tan, S.&lt;/author&gt;&lt;author&gt;Chen, X.&lt;/author&gt;&lt;author&gt;Chen, W.&lt;/author&gt;&lt;author&gt;Jia, X.&lt;/author&gt;&lt;author&gt;Dong, G.&lt;/author&gt;&lt;author&gt;Qin, X.&lt;/author&gt;&lt;author&gt;Liu, Y.&lt;/author&gt;&lt;/authors&gt;&lt;/contributors&gt;&lt;auth-address&gt;Department of Psychiatry, First Affiliated Hospital, China Medical University, Shenyang, PR China.&lt;/auth-address&gt;&lt;titles&gt;&lt;title&gt;An intervention and follow-up study following a suicide attempt in the emergency departments of four general hospitals in Shenyang, China&lt;/title&gt;&lt;secondary-title&gt;Crisis&lt;/secondary-title&gt;&lt;alt-title&gt;Crisis&lt;/alt-title&gt;&lt;/titles&gt;&lt;periodical&gt;&lt;full-title&gt;Crisis&lt;/full-title&gt;&lt;abbr-1&gt;Crisis&lt;/abbr-1&gt;&lt;/periodical&gt;&lt;alt-periodical&gt;&lt;full-title&gt;Crisis&lt;/full-title&gt;&lt;abbr-1&gt;Crisis&lt;/abbr-1&gt;&lt;/alt-periodical&gt;&lt;pages&gt;107-15&lt;/pages&gt;&lt;volume&gt;34&lt;/volume&gt;&lt;number&gt;2&lt;/number&gt;&lt;edition&gt;2012/12/25&lt;/edition&gt;&lt;dates&gt;&lt;year&gt;2013&lt;/year&gt;&lt;/dates&gt;&lt;isbn&gt;0227-5910 (Print)&amp;#xD;0227-5910 (Linking)&lt;/isbn&gt;&lt;accession-num&gt;23261916&lt;/accession-num&gt;&lt;urls&gt;&lt;related-urls&gt;&lt;url&gt;http://www.ncbi.nlm.nih.gov/pubmed/23261916&lt;/url&gt;&lt;/related-urls&gt;&lt;/urls&gt;&lt;electronic-resource-num&gt;10.1027/0227-5910/a000181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0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F13C196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3F687BD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4.70 [11.05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0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7.83 [13.27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2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73C214E1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77A7F6EB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1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82 [10.38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34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E2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.01 [8.87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41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.85 [8.16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40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hyperlink w:anchor="_ENREF_30" w:tooltip="Wei, 2013 #26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Wei&lt;/Author&gt;&lt;Year&gt;2013&lt;/Year&gt;&lt;RecNum&gt;26&lt;/RecNum&gt;&lt;DisplayText&gt;&lt;style face="superscript"&gt;30&lt;/style&gt;&lt;/DisplayText&gt;&lt;record&gt;&lt;rec-number&gt;26&lt;/rec-number&gt;&lt;foreign-keys&gt;&lt;key app="EN" db-id="d0ztdsvvip9xfpedrtlpxpztwr5xe0fw0rwt"&gt;26&lt;/key&gt;&lt;/foreign-keys&gt;&lt;ref-type name="Journal Article"&gt;17&lt;/ref-type&gt;&lt;contributors&gt;&lt;authors&gt;&lt;author&gt;Wei, S.&lt;/author&gt;&lt;author&gt;Liu, L.&lt;/author&gt;&lt;author&gt;Bi, B.&lt;/author&gt;&lt;author&gt;Li, H.&lt;/author&gt;&lt;author&gt;Hou, J.&lt;/author&gt;&lt;author&gt;Tan, S.&lt;/author&gt;&lt;author&gt;Chen, X.&lt;/author&gt;&lt;author&gt;Chen, W.&lt;/author&gt;&lt;author&gt;Jia, X.&lt;/author&gt;&lt;author&gt;Dong, G.&lt;/author&gt;&lt;author&gt;Qin, X.&lt;/author&gt;&lt;author&gt;Liu, Y.&lt;/author&gt;&lt;/authors&gt;&lt;/contributors&gt;&lt;auth-address&gt;Department of Psychiatry, First Affiliated Hospital, China Medical University, Shenyang, PR China.&lt;/auth-address&gt;&lt;titles&gt;&lt;title&gt;An intervention and follow-up study following a suicide attempt in the emergency departments of four general hospitals in Shenyang, China&lt;/title&gt;&lt;secondary-title&gt;Crisis&lt;/secondary-title&gt;&lt;alt-title&gt;Crisis&lt;/alt-title&gt;&lt;/titles&gt;&lt;periodical&gt;&lt;full-title&gt;Crisis&lt;/full-title&gt;&lt;abbr-1&gt;Crisis&lt;/abbr-1&gt;&lt;/periodical&gt;&lt;alt-periodical&gt;&lt;full-title&gt;Crisis&lt;/full-title&gt;&lt;abbr-1&gt;Crisis&lt;/abbr-1&gt;&lt;/alt-periodical&gt;&lt;pages&gt;107-15&lt;/pages&gt;&lt;volume&gt;34&lt;/volume&gt;&lt;number&gt;2&lt;/number&gt;&lt;edition&gt;2012/12/25&lt;/edition&gt;&lt;dates&gt;&lt;year&gt;2013&lt;/year&gt;&lt;/dates&gt;&lt;isbn&gt;0227-5910 (Print)&amp;#xD;0227-5910 (Linking)&lt;/isbn&gt;&lt;accession-num&gt;23261916&lt;/accession-num&gt;&lt;urls&gt;&lt;related-urls&gt;&lt;url&gt;http://www.ncbi.nlm.nih.gov/pubmed/23261916&lt;/url&gt;&lt;/related-urls&gt;&lt;/urls&gt;&lt;electronic-resource-num&gt;10.1027/0227-5910/a000181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0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1B886E4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F1B9380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5.08 [11.44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49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6.27 [13.82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49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hyperlink w:anchor="_ENREF_25" w:tooltip="Brown, 2005 #1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7FF65197" w14:textId="77777777" w:rsidR="002E6ECD" w:rsidRPr="006A56BF" w:rsidRDefault="002E6ECD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27A518A0" w14:textId="77777777" w:rsidR="002E6ECD" w:rsidRPr="006A56BF" w:rsidRDefault="002E6E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1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26 [10.58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24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E2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.73 [8.71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36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.84 [8.23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27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hyperlink w:anchor="_ENREF_30" w:tooltip="Wei, 2013 #26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Wei&lt;/Author&gt;&lt;Year&gt;2013&lt;/Year&gt;&lt;RecNum&gt;26&lt;/RecNum&gt;&lt;DisplayText&gt;&lt;style face="superscript"&gt;30&lt;/style&gt;&lt;/DisplayText&gt;&lt;record&gt;&lt;rec-number&gt;26&lt;/rec-number&gt;&lt;foreign-keys&gt;&lt;key app="EN" db-id="d0ztdsvvip9xfpedrtlpxpztwr5xe0fw0rwt"&gt;26&lt;/key&gt;&lt;/foreign-keys&gt;&lt;ref-type name="Journal Article"&gt;17&lt;/ref-type&gt;&lt;contributors&gt;&lt;authors&gt;&lt;author&gt;Wei, S.&lt;/author&gt;&lt;author&gt;Liu, L.&lt;/author&gt;&lt;author&gt;Bi, B.&lt;/author&gt;&lt;author&gt;Li, H.&lt;/author&gt;&lt;author&gt;Hou, J.&lt;/author&gt;&lt;author&gt;Tan, S.&lt;/author&gt;&lt;author&gt;Chen, X.&lt;/author&gt;&lt;author&gt;Chen, W.&lt;/author&gt;&lt;author&gt;Jia, X.&lt;/author&gt;&lt;author&gt;Dong, G.&lt;/author&gt;&lt;author&gt;Qin, X.&lt;/author&gt;&lt;author&gt;Liu, Y.&lt;/author&gt;&lt;/authors&gt;&lt;/contributors&gt;&lt;auth-address&gt;Department of Psychiatry, First Affiliated Hospital, China Medical University, Shenyang, PR China.&lt;/auth-address&gt;&lt;titles&gt;&lt;title&gt;An intervention and follow-up study following a suicide attempt in the emergency departments of four general hospitals in Shenyang, China&lt;/title&gt;&lt;secondary-title&gt;Crisis&lt;/secondary-title&gt;&lt;alt-title&gt;Crisis&lt;/alt-title&gt;&lt;/titles&gt;&lt;periodical&gt;&lt;full-title&gt;Crisis&lt;/full-title&gt;&lt;abbr-1&gt;Crisis&lt;/abbr-1&gt;&lt;/periodical&gt;&lt;alt-periodical&gt;&lt;full-title&gt;Crisis&lt;/full-title&gt;&lt;abbr-1&gt;Crisis&lt;/abbr-1&gt;&lt;/alt-periodical&gt;&lt;pages&gt;107-15&lt;/pages&gt;&lt;volume&gt;34&lt;/volume&gt;&lt;number&gt;2&lt;/number&gt;&lt;edition&gt;2012/12/25&lt;/edition&gt;&lt;dates&gt;&lt;year&gt;2013&lt;/year&gt;&lt;/dates&gt;&lt;isbn&gt;0227-5910 (Print)&amp;#xD;0227-5910 (Linking)&lt;/isbn&gt;&lt;accession-num&gt;23261916&lt;/accession-num&gt;&lt;urls&gt;&lt;related-urls&gt;&lt;url&gt;http://www.ncbi.nlm.nih.gov/pubmed/23261916&lt;/url&gt;&lt;/related-urls&gt;&lt;/urls&gt;&lt;electronic-resource-num&gt;10.1027/0227-5910/a000181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0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3AE74E4" w14:textId="77777777" w:rsidR="002E6ECD" w:rsidRPr="006A56BF" w:rsidRDefault="00E85B69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3.09 [9.96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45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4.55 [11.64] (</w:t>
            </w:r>
            <w:r w:rsidR="005D12B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40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) in 18 </w:t>
            </w:r>
            <w:proofErr w:type="spellStart"/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mo</w:t>
            </w:r>
            <w:proofErr w:type="spellEnd"/>
            <w:r w:rsidR="00880C19">
              <w:fldChar w:fldCharType="begin"/>
            </w:r>
            <w:r w:rsidR="00880C19">
              <w:instrText xml:space="preserve"> HYPERLINK \l "_ENREF_25" \o "Brown, 2005 #18" </w:instrText>
            </w:r>
            <w:r w:rsidR="00880C19">
              <w:fldChar w:fldCharType="separate"/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begin"/>
            </w:r>
            <w:r w:rsidR="00DB0BA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instrText xml:space="preserve"> ADDIN EN.CITE &lt;EndNote&gt;&lt;Cite&gt;&lt;Author&gt;Brown&lt;/Author&gt;&lt;Year&gt;2005&lt;/Year&gt;&lt;RecNum&gt;18&lt;/RecNum&gt;&lt;DisplayText&gt;&lt;style face="superscript"&gt;25&lt;/style&gt;&lt;/DisplayText&gt;&lt;record&gt;&lt;rec-number&gt;18&lt;/rec-number&gt;&lt;foreign-keys&gt;&lt;key app="EN" db-id="d0ztdsvvip9xfpedrtlpxpztwr5xe0fw0rwt"&gt;18&lt;/key&gt;&lt;/foreign-keys&gt;&lt;ref-type name="Journal Article"&gt;17&lt;/ref-type&gt;&lt;contributors&gt;&lt;authors&gt;&lt;author&gt;Brown, G. K.&lt;/author&gt;&lt;author&gt;Ten Have, T.&lt;/author&gt;&lt;author&gt;Henriques, G. R.&lt;/author&gt;&lt;author&gt;Xie, S. X.&lt;/author&gt;&lt;author&gt;Hollander, J. E.&lt;/author&gt;&lt;author&gt;Beck, A. T.&lt;/author&gt;&lt;/authors&gt;&lt;/contributors&gt;&lt;auth-address&gt;Department of Psychiatry, University of Pennsylvania, Philadelphia 19104, USA. gregbrow@mail.med.upenn.edu&lt;/auth-address&gt;&lt;titles&gt;&lt;title&gt;Cognitive therapy for the prevention of suicide attempts: a randomized controlled trial&lt;/title&gt;&lt;secondary-title&gt;JAMA : the journal of the American Medical Association&lt;/secondary-title&gt;&lt;alt-title&gt;Jama&lt;/alt-title&gt;&lt;/titles&gt;&lt;pages&gt;563-70&lt;/pages&gt;&lt;volume&gt;294&lt;/volume&gt;&lt;number&gt;5&lt;/number&gt;&lt;edition&gt;2005/08/04&lt;/edition&gt;&lt;keywords&gt;&lt;keyword&gt;Adult&lt;/keyword&gt;&lt;keyword&gt;*Cognitive Therapy&lt;/keyword&gt;&lt;keyword&gt;Female&lt;/keyword&gt;&lt;keyword&gt;Humans&lt;/keyword&gt;&lt;keyword&gt;Male&lt;/keyword&gt;&lt;keyword&gt;Proportional Hazards Models&lt;/keyword&gt;&lt;keyword&gt;Suicide, Attempted/*prevention &amp;amp; control&lt;/keyword&gt;&lt;/keywords&gt;&lt;dates&gt;&lt;year&gt;2005&lt;/year&gt;&lt;pub-dates&gt;&lt;date&gt;Aug 3&lt;/date&gt;&lt;/pub-dates&gt;&lt;/dates&gt;&lt;isbn&gt;1538-3598 (Electronic)&amp;#xD;0098-7484 (Linking)&lt;/isbn&gt;&lt;accession-num&gt;16077050&lt;/accession-num&gt;&lt;work-type&gt;Clinical Trial&amp;#xD;Randomized Controlled Trial&amp;#xD;Research Support, N.I.H., Extramural&amp;#xD;Research Support, U.S. Gov&amp;apos;t, P.H.S.&lt;/work-type&gt;&lt;urls&gt;&lt;related-urls&gt;&lt;url&gt;http://www.ncbi.nlm.nih.gov/pubmed/16077050&lt;/url&gt;&lt;/related-urls&gt;&lt;/urls&gt;&lt;electronic-resource-num&gt;10.1001/jama.294.5.563&lt;/electronic-resource-num&gt;&lt;language&gt;eng&lt;/language&gt;&lt;/record&gt;&lt;/Cite&gt;&lt;/EndNote&gt;</w:instrTex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r w:rsidR="00DB0BAB" w:rsidRPr="006A56BF">
              <w:rPr>
                <w:rFonts w:asciiTheme="majorHAnsi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25</w:t>
            </w:r>
            <w:r w:rsidR="00A66EFB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880C19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56C6FC3C" w14:textId="77777777" w:rsidR="002E6ECD" w:rsidRPr="006A56BF" w:rsidRDefault="002E6ECD" w:rsidP="00D7175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3EB370F9" w14:textId="77777777" w:rsidR="002E6ECD" w:rsidRPr="006A56BF" w:rsidRDefault="002E6ECD">
      <w:pPr>
        <w:widowControl/>
        <w:jc w:val="left"/>
        <w:rPr>
          <w:rFonts w:asciiTheme="majorHAnsi" w:hAnsiTheme="majorHAnsi" w:cstheme="majorHAnsi"/>
          <w:b/>
          <w:color w:val="000000" w:themeColor="text1"/>
          <w:szCs w:val="16"/>
        </w:rPr>
      </w:pPr>
    </w:p>
    <w:p w14:paraId="0501D6B4" w14:textId="77777777" w:rsidR="009C65A1" w:rsidRPr="006A56BF" w:rsidRDefault="009C65A1">
      <w:pPr>
        <w:widowControl/>
        <w:jc w:val="left"/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Cs w:val="16"/>
        </w:rPr>
        <w:br w:type="page"/>
      </w:r>
    </w:p>
    <w:p w14:paraId="32966D7D" w14:textId="3E6C16AB" w:rsidR="00400251" w:rsidRPr="006A56BF" w:rsidRDefault="00BA5E35" w:rsidP="00400251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63DD2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AA3C09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d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7063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</w:t>
      </w:r>
      <w:r w:rsidR="00AA3C09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depression, anxiety, and general mental health</w:t>
      </w:r>
      <w:r w:rsidR="00AA3C09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) (continued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44E7B7D0" w14:textId="77777777" w:rsidTr="000F4830">
        <w:trPr>
          <w:cantSplit/>
          <w:trHeight w:val="155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4FF333CB" w14:textId="77777777" w:rsidR="00400251" w:rsidRPr="006A56BF" w:rsidRDefault="00400251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4016D55A" w14:textId="77777777" w:rsidR="00400251" w:rsidRPr="006A56BF" w:rsidRDefault="0040025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</w:t>
            </w:r>
            <w:r w:rsidR="004E1438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703B908" w14:textId="77777777" w:rsidR="00400251" w:rsidRPr="006A56BF" w:rsidRDefault="0040025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4DE51DA" w14:textId="77777777" w:rsidR="00400251" w:rsidRPr="006A56BF" w:rsidRDefault="0040025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FF71242" w14:textId="77777777" w:rsidR="00400251" w:rsidRPr="006A56BF" w:rsidRDefault="0040025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4841D69" w14:textId="77777777" w:rsidR="00400251" w:rsidRPr="006A56BF" w:rsidRDefault="0040025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4667A8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B68F7CC" w14:textId="77777777" w:rsidR="00400251" w:rsidRPr="006A56BF" w:rsidRDefault="0040025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4F71EDA" w14:textId="77777777" w:rsidR="00400251" w:rsidRPr="006A56BF" w:rsidRDefault="0040025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76797EB" w14:textId="77777777" w:rsidR="00400251" w:rsidRPr="006A56BF" w:rsidRDefault="0040025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C3BDC9F" w14:textId="77777777" w:rsidR="00400251" w:rsidRPr="006A56BF" w:rsidRDefault="0040025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F8BC030" w14:textId="77777777" w:rsidR="00400251" w:rsidRPr="006A56BF" w:rsidRDefault="0040025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F58D82A" w14:textId="77777777" w:rsidR="00400251" w:rsidRPr="006A56BF" w:rsidRDefault="0040025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4E699E38" w14:textId="77777777" w:rsidR="00400251" w:rsidRPr="006A56BF" w:rsidRDefault="0040025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627CACBE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08838EDE" w14:textId="77777777" w:rsidR="00400251" w:rsidRPr="006A56BF" w:rsidRDefault="00400251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3A0C8821" w14:textId="77777777" w:rsidR="00400251" w:rsidRPr="006A56BF" w:rsidRDefault="0040025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0DCF3DA5" w14:textId="5D0FDA01" w:rsidR="00400251" w:rsidRPr="006A56BF" w:rsidRDefault="00316279" w:rsidP="00E6342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E6342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E63423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shown as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="00E6342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ean [SD] (n)</w:t>
            </w:r>
            <w:r w:rsidR="00E6342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E6342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or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“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median [IQR] (n)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537FE94D" w14:textId="77777777" w:rsidTr="000F4830">
        <w:trPr>
          <w:cantSplit/>
          <w:trHeight w:val="21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63FBF201" w14:textId="4B00B07B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Symptom Check</w:t>
            </w:r>
            <w:r w:rsidR="00F57647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l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ist (SCL-90)</w:t>
            </w:r>
          </w:p>
        </w:tc>
      </w:tr>
      <w:tr w:rsidR="006A56BF" w:rsidRPr="006A56BF" w14:paraId="6D35D386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D26201D" w14:textId="77777777" w:rsidR="00400251" w:rsidRPr="006A56BF" w:rsidRDefault="00400251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Anxiety</w:t>
            </w:r>
            <w:hyperlink w:anchor="_ENREF_4" w:tooltip="van der Sande, 1997 #4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AAADD03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37EDAC42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33F63698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7993E2A" w14:textId="77777777" w:rsidR="00400251" w:rsidRPr="006A56BF" w:rsidRDefault="00400251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8.1 [20.1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7.2 [11.7] (1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CF275AD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C992BF7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B386C76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EA5BA83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6F13704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ED85F01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DC19F4D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8092310" w14:textId="77777777" w:rsidR="00400251" w:rsidRPr="006A56BF" w:rsidRDefault="00400251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8.6 [9.1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9.9 [9.5] (1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19311B4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521AE7A7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5C89E133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5009E10" w14:textId="77777777" w:rsidR="00400251" w:rsidRPr="006A56BF" w:rsidRDefault="00A22C8C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Depressio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n</w:t>
            </w:r>
            <w:hyperlink w:anchor="_ENREF_4" w:tooltip="van der Sande, 1997 #4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3BC9252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34462AB5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02E13035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4031B8D" w14:textId="77777777" w:rsidR="00400251" w:rsidRPr="006A56BF" w:rsidRDefault="00400251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1.6 [17.0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9.9 [17.8] (1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644AFD7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41A9DC1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C22B601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AAD0361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A6770DC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D6192D9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34B4A07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A63B50D" w14:textId="77777777" w:rsidR="00400251" w:rsidRPr="006A56BF" w:rsidRDefault="00400251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0.8 [15.9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5.8 [16.2] (1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E258AA4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21448408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644FAB04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0914782" w14:textId="77777777" w:rsidR="00400251" w:rsidRPr="006A56BF" w:rsidRDefault="00400251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Phobic anxiety</w:t>
            </w:r>
            <w:hyperlink w:anchor="_ENREF_4" w:tooltip="van der Sande, 1997 #4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07101DE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1A6191F8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2C299549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250E237" w14:textId="77777777" w:rsidR="00400251" w:rsidRPr="006A56BF" w:rsidRDefault="00400251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4.5 [7.1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5.5 [7.8] (1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40349E0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D35CD73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4177BA8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3EFD5C9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2E98697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3DD3162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7BC7756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43AE5F3" w14:textId="77777777" w:rsidR="00400251" w:rsidRPr="006A56BF" w:rsidRDefault="00400251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.9 [6.2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.9 [4.5] (1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2946E98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4363BCD2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4FA19EFD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F60936A" w14:textId="7A448614" w:rsidR="00400251" w:rsidRPr="006A56BF" w:rsidRDefault="00400251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Somati</w:t>
            </w:r>
            <w:r w:rsidR="00E63423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z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ation</w:t>
            </w:r>
            <w:hyperlink w:anchor="_ENREF_4" w:tooltip="van der Sande, 1997 #4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70436FB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17BDFD20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6EA4621B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3548977" w14:textId="77777777" w:rsidR="00400251" w:rsidRPr="006A56BF" w:rsidRDefault="00400251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0.7 [11.0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8.3 [12.4] (1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D2A642F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E5243A0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4F9482F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A53250A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2C0D509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AB9A364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EBE2D89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0E5C46D" w14:textId="77777777" w:rsidR="00400251" w:rsidRPr="006A56BF" w:rsidRDefault="00400251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1.8 [10.1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4.1 [11.3] (1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9AD538D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696B2CC6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6579B9C4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65D41CE" w14:textId="55C15C55" w:rsidR="00400251" w:rsidRPr="006A56BF" w:rsidRDefault="00400251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Obsession</w:t>
            </w:r>
            <w:r w:rsidR="00E63423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–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compulsion</w:t>
            </w:r>
            <w:hyperlink w:anchor="_ENREF_4" w:tooltip="van der Sande, 1997 #4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2B232E9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4957DB87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4A8D9D70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5DDB1E5" w14:textId="77777777" w:rsidR="00400251" w:rsidRPr="006A56BF" w:rsidRDefault="00400251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3.3 [8.7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3.9 [9.5] (1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4FE80BA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29D0D95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E1EAE78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A182B47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C413308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C4FBDDC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A334F74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D7BE743" w14:textId="77777777" w:rsidR="00400251" w:rsidRPr="006A56BF" w:rsidRDefault="00400251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7.6 [8.4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9.2 [9.1] (1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563D22C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1182E437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2D7D61B3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9D87F5B" w14:textId="77777777" w:rsidR="00400251" w:rsidRPr="006A56BF" w:rsidRDefault="00400251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Interpersonal sensitivity</w:t>
            </w:r>
            <w:hyperlink w:anchor="_ENREF_4" w:tooltip="van der Sande, 1997 #4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19A6FCB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2CBF9F41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4E4D58A7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84EE8EC" w14:textId="77777777" w:rsidR="00400251" w:rsidRPr="006A56BF" w:rsidRDefault="00400251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3.6 [16.4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4.6 [15.7] (1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64A4893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ACF1AFF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64BA28B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EA79CB7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F33F9D1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8037887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833B653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2E65B7B" w14:textId="77777777" w:rsidR="00400251" w:rsidRPr="006A56BF" w:rsidRDefault="00400251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2.1 [14.6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6.1 [15.0] (1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A50428B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6415A590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5F600AB2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E19E871" w14:textId="77777777" w:rsidR="00400251" w:rsidRPr="006A56BF" w:rsidRDefault="00400251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Hostility</w:t>
            </w:r>
            <w:hyperlink w:anchor="_ENREF_4" w:tooltip="van der Sande, 1997 #4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2F71DC8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5D3E3641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36B44916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D64A9EF" w14:textId="77777777" w:rsidR="00400251" w:rsidRPr="006A56BF" w:rsidRDefault="00400251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2.7 [6.1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2.9 [6.0] (1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9D8009A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E9BF86C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0963754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DD5612A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DFD6551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D24C532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6ADD0E0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53306AF" w14:textId="77777777" w:rsidR="00400251" w:rsidRPr="006A56BF" w:rsidRDefault="00400251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9.3 [3.8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9.8 [3.5] (1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1940ADE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7771AF53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35045C5E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2873F23" w14:textId="77777777" w:rsidR="00400251" w:rsidRPr="006A56BF" w:rsidRDefault="00400251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Sleep disorder</w:t>
            </w:r>
            <w:hyperlink w:anchor="_ENREF_4" w:tooltip="van der Sande, 1997 #4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2YW4gZGVyIFNhbmRlPC9BdXRob3I+PFllYXI+MTk5Nzwv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98DC77B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6F2A8224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4CCF825C" w14:textId="77777777" w:rsidR="00400251" w:rsidRPr="006A56BF" w:rsidRDefault="00400251" w:rsidP="00DF7055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FC8D0D2" w14:textId="39012966" w:rsidR="00400251" w:rsidRPr="006A56BF" w:rsidRDefault="00400251" w:rsidP="00E63423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9.9 [4.2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no</w:t>
            </w:r>
            <w:r w:rsidR="00E63423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data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5FFFA7A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83913A2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0B2E440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9EB4024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1089D90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2917A26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207DFAB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31C711F" w14:textId="77777777" w:rsidR="00400251" w:rsidRPr="006A56BF" w:rsidRDefault="00400251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.6 [3.7] (14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1 [3.7] (1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52C8F7A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1988ED4D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0358613D" w14:textId="77777777" w:rsidR="009B110D" w:rsidRPr="006A56BF" w:rsidRDefault="009B110D">
      <w:pPr>
        <w:widowControl/>
        <w:jc w:val="left"/>
        <w:rPr>
          <w:color w:val="000000" w:themeColor="text1"/>
        </w:rPr>
      </w:pPr>
      <w:r w:rsidRPr="006A56BF">
        <w:rPr>
          <w:color w:val="000000" w:themeColor="text1"/>
        </w:rPr>
        <w:br w:type="page"/>
      </w:r>
    </w:p>
    <w:p w14:paraId="70970187" w14:textId="65F538C8" w:rsidR="009B110D" w:rsidRPr="006A56BF" w:rsidRDefault="00BA5E35" w:rsidP="009B110D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63DD2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AA3C09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d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AA3C09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depression, anxiety, and general mental health</w:t>
      </w:r>
      <w:r w:rsidR="00AA3C09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) (continued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42BBC4FB" w14:textId="77777777" w:rsidTr="009B110D">
        <w:trPr>
          <w:cantSplit/>
          <w:trHeight w:val="155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6C2283DD" w14:textId="77777777" w:rsidR="009B110D" w:rsidRPr="006A56BF" w:rsidRDefault="009B110D" w:rsidP="009B110D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03299DD0" w14:textId="77777777" w:rsidR="009B110D" w:rsidRPr="006A56BF" w:rsidRDefault="004E1438" w:rsidP="009B110D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E97F705" w14:textId="77777777" w:rsidR="009B110D" w:rsidRPr="006A56BF" w:rsidRDefault="009B110D" w:rsidP="009B110D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6EC7F71" w14:textId="77777777" w:rsidR="009B110D" w:rsidRPr="006A56BF" w:rsidRDefault="009B110D" w:rsidP="009B110D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9E1EFF0" w14:textId="77777777" w:rsidR="009B110D" w:rsidRPr="006A56BF" w:rsidRDefault="009B110D" w:rsidP="009B110D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BBE9483" w14:textId="77777777" w:rsidR="009B110D" w:rsidRPr="006A56BF" w:rsidRDefault="009B110D" w:rsidP="009B110D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4667A8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9546CFC" w14:textId="77777777" w:rsidR="009B110D" w:rsidRPr="006A56BF" w:rsidRDefault="009B110D" w:rsidP="009B110D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6E5E215" w14:textId="77777777" w:rsidR="009B110D" w:rsidRPr="006A56BF" w:rsidRDefault="009B110D" w:rsidP="009B110D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C1EEDA3" w14:textId="77777777" w:rsidR="009B110D" w:rsidRPr="006A56BF" w:rsidRDefault="009B110D" w:rsidP="009B110D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98F4DED" w14:textId="77777777" w:rsidR="009B110D" w:rsidRPr="006A56BF" w:rsidRDefault="009B110D" w:rsidP="009B110D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9AD2A0E" w14:textId="77777777" w:rsidR="009B110D" w:rsidRPr="006A56BF" w:rsidRDefault="009B110D" w:rsidP="009B110D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3333453" w14:textId="77777777" w:rsidR="009B110D" w:rsidRPr="006A56BF" w:rsidRDefault="009B110D" w:rsidP="009B110D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0E6B3ACF" w14:textId="77777777" w:rsidR="009B110D" w:rsidRPr="006A56BF" w:rsidRDefault="009B110D" w:rsidP="009B110D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169070E5" w14:textId="77777777" w:rsidTr="009B110D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3880AA59" w14:textId="77777777" w:rsidR="009B110D" w:rsidRPr="006A56BF" w:rsidRDefault="009B110D" w:rsidP="009B110D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3B13F804" w14:textId="77777777" w:rsidR="009B110D" w:rsidRPr="006A56BF" w:rsidRDefault="009B110D" w:rsidP="009B110D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081E8993" w14:textId="444C41A1" w:rsidR="009B110D" w:rsidRPr="006A56BF" w:rsidRDefault="00316279" w:rsidP="00F57647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F57647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F57647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shown as "</w:t>
            </w:r>
            <w:r w:rsidR="00F57647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ean [SD] (n)</w:t>
            </w:r>
            <w:r w:rsidR="00F57647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kern w:val="0"/>
                <w:sz w:val="18"/>
                <w:szCs w:val="16"/>
              </w:rPr>
              <w:t>" 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F57647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 or “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median [IQR] (n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)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628E5766" w14:textId="77777777" w:rsidTr="009B110D">
        <w:trPr>
          <w:cantSplit/>
          <w:trHeight w:val="29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3E47C647" w14:textId="54686B65" w:rsidR="009B110D" w:rsidRPr="006A56BF" w:rsidRDefault="009B110D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Symptom Check</w:t>
            </w:r>
            <w:r w:rsidR="00F57647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l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ist (SCL-90)</w:t>
            </w:r>
            <w:r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 xml:space="preserve"> (continued)</w:t>
            </w:r>
          </w:p>
        </w:tc>
      </w:tr>
      <w:tr w:rsidR="006A56BF" w:rsidRPr="006A56BF" w14:paraId="3C7623B9" w14:textId="77777777" w:rsidTr="009B110D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9BBDA72" w14:textId="77777777" w:rsidR="009B110D" w:rsidRPr="006A56BF" w:rsidRDefault="009B110D" w:rsidP="004E1438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General</w:t>
            </w:r>
          </w:p>
          <w:p w14:paraId="06B7FA98" w14:textId="77777777" w:rsidR="009B110D" w:rsidRPr="006A56BF" w:rsidRDefault="009B110D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Symptom Index</w:t>
            </w:r>
            <w:hyperlink w:anchor="_ENREF_17" w:tooltip="Cedereke, 2002 #12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DZWRlcmVrZTwvQXV0aG9yPjxZZWFyPjIwMDI8L1llYXI+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DZWRlcmVrZTwvQXV0aG9yPjxZZWFyPjIwMDI8L1llYXI+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17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B154F04" w14:textId="77777777" w:rsidR="009B110D" w:rsidRPr="006A56BF" w:rsidRDefault="009B110D" w:rsidP="004E1438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5B853653" w14:textId="77777777" w:rsidR="009B110D" w:rsidRPr="006A56BF" w:rsidRDefault="009B110D" w:rsidP="004E1438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2082013F" w14:textId="77777777" w:rsidR="009B110D" w:rsidRPr="006A56BF" w:rsidRDefault="009B110D" w:rsidP="004E1438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676815D" w14:textId="77777777" w:rsidR="009B110D" w:rsidRPr="006A56BF" w:rsidRDefault="009B110D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B4D9E74" w14:textId="77777777" w:rsidR="009B110D" w:rsidRPr="006A56BF" w:rsidRDefault="009B110D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BC4C7E4" w14:textId="77777777" w:rsidR="009B110D" w:rsidRPr="006A56BF" w:rsidRDefault="009B110D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.07 [0.7] (10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96 [0.8] (109)</w:t>
            </w:r>
          </w:p>
          <w:p w14:paraId="77356A7D" w14:textId="77777777" w:rsidR="009B110D" w:rsidRPr="006A56BF" w:rsidRDefault="009B110D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7433691" w14:textId="77777777" w:rsidR="009B110D" w:rsidRPr="006A56BF" w:rsidRDefault="009B110D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.05 [0.74] (no data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.02 [0.77] (no data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8914DF0" w14:textId="77777777" w:rsidR="009B110D" w:rsidRPr="006A56BF" w:rsidRDefault="009B110D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967D44C" w14:textId="77777777" w:rsidR="009B110D" w:rsidRPr="006A56BF" w:rsidRDefault="009B110D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F480E7F" w14:textId="77777777" w:rsidR="009B110D" w:rsidRPr="006A56BF" w:rsidRDefault="009B110D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A610264" w14:textId="77777777" w:rsidR="009B110D" w:rsidRPr="006A56BF" w:rsidRDefault="009B110D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6A591AB" w14:textId="77777777" w:rsidR="009B110D" w:rsidRPr="006A56BF" w:rsidRDefault="009B110D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8D210B6" w14:textId="77777777" w:rsidR="009B110D" w:rsidRPr="006A56BF" w:rsidRDefault="009B110D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DD7C372" w14:textId="77777777" w:rsidR="009B110D" w:rsidRPr="006A56BF" w:rsidRDefault="009B110D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971E87E" w14:textId="77777777" w:rsidR="009B110D" w:rsidRPr="006A56BF" w:rsidRDefault="009B110D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1F12230" w14:textId="77777777" w:rsidR="009B110D" w:rsidRPr="006A56BF" w:rsidRDefault="009B110D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AB93AF2" w14:textId="77777777" w:rsidR="009B110D" w:rsidRPr="006A56BF" w:rsidRDefault="009B110D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82 [0.78] (no data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88 [0.72] (no data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F170F89" w14:textId="77777777" w:rsidR="009B110D" w:rsidRPr="006A56BF" w:rsidRDefault="009B110D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42BBDF66" w14:textId="77777777" w:rsidR="009B110D" w:rsidRPr="006A56BF" w:rsidRDefault="009B110D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49735FD8" w14:textId="77777777" w:rsidTr="00A70311">
        <w:trPr>
          <w:cantSplit/>
          <w:trHeight w:val="94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1B45379E" w14:textId="77777777" w:rsidR="004E1438" w:rsidRPr="006A56BF" w:rsidRDefault="004E1438" w:rsidP="004E1438">
            <w:pPr>
              <w:autoSpaceDE w:val="0"/>
              <w:autoSpaceDN w:val="0"/>
              <w:adjustRightInd w:val="0"/>
              <w:spacing w:line="320" w:lineRule="exact"/>
              <w:jc w:val="left"/>
              <w:rPr>
                <w:rFonts w:asciiTheme="majorHAnsi" w:eastAsia="ＭＳ明朝" w:hAnsiTheme="majorHAnsi" w:cstheme="majorHAnsi"/>
                <w:b/>
                <w:color w:val="000000" w:themeColor="text1"/>
                <w:kern w:val="0"/>
                <w:sz w:val="18"/>
                <w:szCs w:val="16"/>
              </w:rPr>
            </w:pPr>
            <w:r w:rsidRPr="006A56BF">
              <w:rPr>
                <w:rFonts w:asciiTheme="majorHAnsi" w:eastAsia="ＭＳ明朝" w:hAnsiTheme="majorHAnsi" w:cstheme="majorHAnsi"/>
                <w:b/>
                <w:color w:val="000000" w:themeColor="text1"/>
                <w:kern w:val="0"/>
                <w:sz w:val="18"/>
                <w:szCs w:val="16"/>
              </w:rPr>
              <w:t>Minnesota Multiphasic Personality Inventory (MMPI), depression subscale</w:t>
            </w:r>
          </w:p>
        </w:tc>
      </w:tr>
      <w:tr w:rsidR="006A56BF" w:rsidRPr="006A56BF" w14:paraId="764A1DEF" w14:textId="77777777" w:rsidTr="00A70311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A30CB31" w14:textId="77777777" w:rsidR="004E1438" w:rsidRPr="006A56BF" w:rsidRDefault="004E1438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Depression</w:t>
            </w:r>
            <w:hyperlink w:anchor="_ENREF_21" w:tooltip="Liberman, 1981 #95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Liberman&lt;/Author&gt;&lt;Year&gt;1981&lt;/Year&gt;&lt;RecNum&gt;95&lt;/RecNum&gt;&lt;DisplayText&gt;&lt;style face="superscript"&gt;21&lt;/style&gt;&lt;/DisplayText&gt;&lt;record&gt;&lt;rec-number&gt;95&lt;/rec-number&gt;&lt;foreign-keys&gt;&lt;key app="EN" db-id="d0ztdsvvip9xfpedrtlpxpztwr5xe0fw0rwt"&gt;95&lt;/key&gt;&lt;/foreign-keys&gt;&lt;ref-type name="Journal Article"&gt;17&lt;/ref-type&gt;&lt;contributors&gt;&lt;authors&gt;&lt;author&gt;Liberman, R. P.&lt;/author&gt;&lt;author&gt;Eckman, T.&lt;/author&gt;&lt;/authors&gt;&lt;/contributors&gt;&lt;titles&gt;&lt;title&gt;Behavior therapy vs insight-oriented therapy for repeated suicide attempters&lt;/title&gt;&lt;secondary-title&gt;Archives of general psychiatry&lt;/secondary-title&gt;&lt;alt-title&gt;Arch Gen Psychiatry&lt;/alt-title&gt;&lt;/titles&gt;&lt;periodical&gt;&lt;full-title&gt;Archives of general psychiatry&lt;/full-title&gt;&lt;abbr-1&gt;Arch Gen Psychiatry&lt;/abbr-1&gt;&lt;/periodical&gt;&lt;alt-periodical&gt;&lt;full-title&gt;Archives of general psychiatry&lt;/full-title&gt;&lt;abbr-1&gt;Arch Gen Psychiatry&lt;/abbr-1&gt;&lt;/alt-periodical&gt;&lt;pages&gt;1126-30&lt;/pages&gt;&lt;volume&gt;38&lt;/volume&gt;&lt;number&gt;10&lt;/number&gt;&lt;edition&gt;1981/10/01&lt;/edition&gt;&lt;keywords&gt;&lt;keyword&gt;Adolescent&lt;/keyword&gt;&lt;keyword&gt;Adult&lt;/keyword&gt;&lt;keyword&gt;*Behavior Therapy&lt;/keyword&gt;&lt;keyword&gt;Clinical Trials as Topic&lt;/keyword&gt;&lt;keyword&gt;Depression/psychology&lt;/keyword&gt;&lt;keyword&gt;Female&lt;/keyword&gt;&lt;keyword&gt;Humans&lt;/keyword&gt;&lt;keyword&gt;Male&lt;/keyword&gt;&lt;keyword&gt;Middle Aged&lt;/keyword&gt;&lt;keyword&gt;Psychological Tests&lt;/keyword&gt;&lt;keyword&gt;*Psychotherapy&lt;/keyword&gt;&lt;keyword&gt;Random Allocation&lt;/keyword&gt;&lt;keyword&gt;*Suicide, Attempted&lt;/keyword&gt;&lt;/keywords&gt;&lt;dates&gt;&lt;year&gt;1981&lt;/year&gt;&lt;pub-dates&gt;&lt;date&gt;Oct&lt;/date&gt;&lt;/pub-dates&gt;&lt;/dates&gt;&lt;isbn&gt;0003-990X (Print)&amp;#xD;0003-990X (Linking)&lt;/isbn&gt;&lt;accession-num&gt;7027988&lt;/accession-num&gt;&lt;work-type&gt;Clinical Trial&amp;#xD;Randomized Controlled Trial&amp;#xD;Research Support, U.S. Gov&amp;apos;t, P.H.S.&lt;/work-type&gt;&lt;urls&gt;&lt;related-urls&gt;&lt;url&gt;http://www.ncbi.nlm.nih.gov/pubmed/7027988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1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CEFFBF4" w14:textId="77777777" w:rsidR="004E1438" w:rsidRPr="006A56BF" w:rsidRDefault="004E1438" w:rsidP="004E1438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4DA1A1B9" w14:textId="77777777" w:rsidR="004E1438" w:rsidRPr="006A56BF" w:rsidRDefault="004E1438" w:rsidP="004E1438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4CC60734" w14:textId="77777777" w:rsidR="004E1438" w:rsidRPr="006A56BF" w:rsidRDefault="004E1438" w:rsidP="004E1438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P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40F3D4A" w14:textId="77777777" w:rsidR="004E1438" w:rsidRPr="006A56BF" w:rsidRDefault="004E1438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5 [9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4 [6] (12) before intervention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7AF3333" w14:textId="77777777" w:rsidR="004E1438" w:rsidRPr="006A56BF" w:rsidRDefault="004E1438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0 [10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1 [7] (12) after intervention at day 8</w:t>
            </w:r>
          </w:p>
          <w:p w14:paraId="574BF3E8" w14:textId="77777777" w:rsidR="004E1438" w:rsidRPr="006A56BF" w:rsidRDefault="004E1438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7D8F6F5" w14:textId="77777777" w:rsidR="004E1438" w:rsidRPr="006A56BF" w:rsidRDefault="004E1438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9 [10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4 [7] (12)</w:t>
            </w:r>
            <w:r w:rsidR="004667A8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at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2</w:t>
            </w:r>
            <w:r w:rsidR="004667A8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986C927" w14:textId="77777777" w:rsidR="004E1438" w:rsidRPr="006A56BF" w:rsidRDefault="004E1438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2DFC731" w14:textId="77777777" w:rsidR="004E1438" w:rsidRPr="006A56BF" w:rsidRDefault="004E1438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8 [10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24 [10] (12) </w:t>
            </w:r>
            <w:r w:rsidR="004667A8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</w:t>
            </w:r>
            <w:r w:rsidR="004667A8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DE97D8B" w14:textId="77777777" w:rsidR="004E1438" w:rsidRPr="006A56BF" w:rsidRDefault="004E1438" w:rsidP="002C4CE4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9 [10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3 [10] (12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181EFB3" w14:textId="77777777" w:rsidR="004E1438" w:rsidRPr="006A56BF" w:rsidRDefault="004E1438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0D57455" w14:textId="77777777" w:rsidR="004E1438" w:rsidRPr="006A56BF" w:rsidRDefault="004E1438" w:rsidP="002C4CE4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8 [10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2 [7] (12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7DC8D3C" w14:textId="77777777" w:rsidR="004E1438" w:rsidRPr="006A56BF" w:rsidRDefault="004E1438" w:rsidP="002C4CE4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8 [9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5 [11] (12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3232505" w14:textId="77777777" w:rsidR="004E1438" w:rsidRPr="006A56BF" w:rsidRDefault="004E1438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64FEBB6" w14:textId="77777777" w:rsidR="004E1438" w:rsidRPr="006A56BF" w:rsidRDefault="004E1438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0312761E" w14:textId="77777777" w:rsidR="004E1438" w:rsidRPr="006A56BF" w:rsidRDefault="004E1438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737B3D76" w14:textId="77777777" w:rsidTr="00A70311">
        <w:trPr>
          <w:cantSplit/>
          <w:trHeight w:val="167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146B4D25" w14:textId="43DA3D20" w:rsidR="004E1438" w:rsidRPr="006A56BF" w:rsidRDefault="004E1438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b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ＭＳ明朝" w:hAnsiTheme="majorHAnsi" w:cstheme="majorHAnsi"/>
                <w:b/>
                <w:color w:val="000000" w:themeColor="text1"/>
                <w:kern w:val="0"/>
                <w:sz w:val="18"/>
                <w:szCs w:val="16"/>
              </w:rPr>
              <w:t>Minnesota Multiphasic Personality Inventory (MMPI), depression subscale (Number of patients with</w:t>
            </w:r>
            <w:r w:rsidR="001A4265" w:rsidRPr="006A56BF">
              <w:rPr>
                <w:rFonts w:asciiTheme="majorHAnsi" w:eastAsia="ＭＳ明朝" w:hAnsiTheme="majorHAnsi" w:cstheme="majorHAnsi"/>
                <w:b/>
                <w:color w:val="000000" w:themeColor="text1"/>
                <w:kern w:val="0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ＭＳ明朝" w:hAnsiTheme="majorHAnsi" w:cstheme="majorHAnsi"/>
                <w:b/>
                <w:color w:val="000000" w:themeColor="text1"/>
                <w:kern w:val="0"/>
                <w:sz w:val="18"/>
                <w:szCs w:val="16"/>
              </w:rPr>
              <w:t>deviant</w:t>
            </w:r>
            <w:r w:rsidR="001A4265" w:rsidRPr="006A56BF">
              <w:rPr>
                <w:rFonts w:asciiTheme="majorHAnsi" w:eastAsia="ＭＳ明朝" w:hAnsiTheme="majorHAnsi" w:cstheme="majorHAnsi"/>
                <w:b/>
                <w:color w:val="000000" w:themeColor="text1"/>
                <w:kern w:val="0"/>
                <w:sz w:val="18"/>
                <w:szCs w:val="16"/>
              </w:rPr>
              <w:t xml:space="preserve"> score</w:t>
            </w:r>
            <w:r w:rsidRPr="006A56BF">
              <w:rPr>
                <w:rFonts w:asciiTheme="majorHAnsi" w:eastAsia="ＭＳ明朝" w:hAnsiTheme="majorHAnsi" w:cstheme="majorHAnsi"/>
                <w:b/>
                <w:color w:val="000000" w:themeColor="text1"/>
                <w:kern w:val="0"/>
                <w:sz w:val="18"/>
                <w:szCs w:val="16"/>
              </w:rPr>
              <w:t>)</w:t>
            </w:r>
          </w:p>
        </w:tc>
      </w:tr>
      <w:tr w:rsidR="004E1438" w:rsidRPr="006A56BF" w14:paraId="2A1FC4CB" w14:textId="77777777" w:rsidTr="00A70311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9F1BA79" w14:textId="49C45984" w:rsidR="004E1438" w:rsidRPr="006A56BF" w:rsidRDefault="004E1438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Number of patients with depression</w:t>
            </w:r>
            <w:hyperlink w:anchor="_ENREF_21" w:tooltip="Liberman, 1981 #95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Liberman&lt;/Author&gt;&lt;Year&gt;1981&lt;/Year&gt;&lt;RecNum&gt;95&lt;/RecNum&gt;&lt;DisplayText&gt;&lt;style face="superscript"&gt;21&lt;/style&gt;&lt;/DisplayText&gt;&lt;record&gt;&lt;rec-number&gt;95&lt;/rec-number&gt;&lt;foreign-keys&gt;&lt;key app="EN" db-id="d0ztdsvvip9xfpedrtlpxpztwr5xe0fw0rwt"&gt;95&lt;/key&gt;&lt;/foreign-keys&gt;&lt;ref-type name="Journal Article"&gt;17&lt;/ref-type&gt;&lt;contributors&gt;&lt;authors&gt;&lt;author&gt;Liberman, R. P.&lt;/author&gt;&lt;author&gt;Eckman, T.&lt;/author&gt;&lt;/authors&gt;&lt;/contributors&gt;&lt;titles&gt;&lt;title&gt;Behavior therapy vs insight-oriented therapy for repeated suicide attempters&lt;/title&gt;&lt;secondary-title&gt;Archives of general psychiatry&lt;/secondary-title&gt;&lt;alt-title&gt;Arch Gen Psychiatry&lt;/alt-title&gt;&lt;/titles&gt;&lt;periodical&gt;&lt;full-title&gt;Archives of general psychiatry&lt;/full-title&gt;&lt;abbr-1&gt;Arch Gen Psychiatry&lt;/abbr-1&gt;&lt;/periodical&gt;&lt;alt-periodical&gt;&lt;full-title&gt;Archives of general psychiatry&lt;/full-title&gt;&lt;abbr-1&gt;Arch Gen Psychiatry&lt;/abbr-1&gt;&lt;/alt-periodical&gt;&lt;pages&gt;1126-30&lt;/pages&gt;&lt;volume&gt;38&lt;/volume&gt;&lt;number&gt;10&lt;/number&gt;&lt;edition&gt;1981/10/01&lt;/edition&gt;&lt;keywords&gt;&lt;keyword&gt;Adolescent&lt;/keyword&gt;&lt;keyword&gt;Adult&lt;/keyword&gt;&lt;keyword&gt;*Behavior Therapy&lt;/keyword&gt;&lt;keyword&gt;Clinical Trials as Topic&lt;/keyword&gt;&lt;keyword&gt;Depression/psychology&lt;/keyword&gt;&lt;keyword&gt;Female&lt;/keyword&gt;&lt;keyword&gt;Humans&lt;/keyword&gt;&lt;keyword&gt;Male&lt;/keyword&gt;&lt;keyword&gt;Middle Aged&lt;/keyword&gt;&lt;keyword&gt;Psychological Tests&lt;/keyword&gt;&lt;keyword&gt;*Psychotherapy&lt;/keyword&gt;&lt;keyword&gt;Random Allocation&lt;/keyword&gt;&lt;keyword&gt;*Suicide, Attempted&lt;/keyword&gt;&lt;/keywords&gt;&lt;dates&gt;&lt;year&gt;1981&lt;/year&gt;&lt;pub-dates&gt;&lt;date&gt;Oct&lt;/date&gt;&lt;/pub-dates&gt;&lt;/dates&gt;&lt;isbn&gt;0003-990X (Print)&amp;#xD;0003-990X (Linking)&lt;/isbn&gt;&lt;accession-num&gt;7027988&lt;/accession-num&gt;&lt;work-type&gt;Clinical Trial&amp;#xD;Randomized Controlled Trial&amp;#xD;Research Support, U.S. Gov&amp;apos;t, P.H.S.&lt;/work-type&gt;&lt;urls&gt;&lt;related-urls&gt;&lt;url&gt;http://www.ncbi.nlm.nih.gov/pubmed/7027988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1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58CBCD6" w14:textId="77777777" w:rsidR="004E1438" w:rsidRPr="006A56BF" w:rsidRDefault="00E91CBC" w:rsidP="004E1438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  <w:p w14:paraId="1F5870F0" w14:textId="77777777" w:rsidR="00E91CBC" w:rsidRPr="006A56BF" w:rsidRDefault="00E91CBC" w:rsidP="004E1438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  <w:p w14:paraId="298B8F4C" w14:textId="0C260B8A" w:rsidR="00E91CBC" w:rsidRPr="006A56BF" w:rsidRDefault="00E91CBC" w:rsidP="004E1438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A051A31" w14:textId="77777777" w:rsidR="004E1438" w:rsidRPr="006A56BF" w:rsidRDefault="004E1438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 [92</w:t>
            </w:r>
            <w:r w:rsidR="009C668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%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9 [75</w:t>
            </w:r>
            <w:r w:rsidR="009C668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%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12) before intervention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0CAC3DB" w14:textId="77777777" w:rsidR="004E1438" w:rsidRPr="006A56BF" w:rsidRDefault="004E1438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 [17</w:t>
            </w:r>
            <w:r w:rsidR="009C668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%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 [50</w:t>
            </w:r>
            <w:r w:rsidR="009C668C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%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12) after intervention at day 8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DC8A4A3" w14:textId="77777777" w:rsidR="004E1438" w:rsidRPr="006A56BF" w:rsidRDefault="004E1438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560F99F" w14:textId="77777777" w:rsidR="004E1438" w:rsidRPr="006A56BF" w:rsidRDefault="004E1438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45544FF" w14:textId="77777777" w:rsidR="004E1438" w:rsidRPr="006A56BF" w:rsidRDefault="004E1438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644A467" w14:textId="77777777" w:rsidR="004E1438" w:rsidRPr="006A56BF" w:rsidRDefault="004E1438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2640558" w14:textId="77777777" w:rsidR="004E1438" w:rsidRPr="006A56BF" w:rsidRDefault="004E1438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22DD99D" w14:textId="77777777" w:rsidR="004E1438" w:rsidRPr="006A56BF" w:rsidRDefault="004E1438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4020AF2" w14:textId="77777777" w:rsidR="004E1438" w:rsidRPr="006A56BF" w:rsidRDefault="004E1438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D6A8E26" w14:textId="77777777" w:rsidR="004E1438" w:rsidRPr="006A56BF" w:rsidRDefault="004E1438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5BDC3666" w14:textId="77777777" w:rsidR="004E1438" w:rsidRPr="006A56BF" w:rsidRDefault="004E1438" w:rsidP="004E1438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1FCD5C24" w14:textId="77777777" w:rsidR="002E6ECD" w:rsidRPr="006A56BF" w:rsidRDefault="002E6ECD" w:rsidP="002E6ECD">
      <w:pPr>
        <w:widowControl/>
        <w:jc w:val="left"/>
        <w:rPr>
          <w:color w:val="000000" w:themeColor="text1"/>
        </w:rPr>
      </w:pPr>
    </w:p>
    <w:p w14:paraId="245493FE" w14:textId="77777777" w:rsidR="004E1438" w:rsidRPr="006A56BF" w:rsidRDefault="004E1438">
      <w:pPr>
        <w:widowControl/>
        <w:jc w:val="left"/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Cs w:val="16"/>
        </w:rPr>
        <w:br w:type="page"/>
      </w:r>
    </w:p>
    <w:p w14:paraId="5BBE329E" w14:textId="36140C4A" w:rsidR="006D74EE" w:rsidRPr="006A56BF" w:rsidRDefault="00BA5E35" w:rsidP="006D74EE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63DD2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AA3C09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d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AA3C09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depression, anxiety, and general mental health</w:t>
      </w:r>
      <w:r w:rsidR="00AA3C09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) (continued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10F4583E" w14:textId="77777777" w:rsidTr="000F4830">
        <w:trPr>
          <w:cantSplit/>
          <w:trHeight w:val="296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2AA8ABD8" w14:textId="77777777" w:rsidR="006D74EE" w:rsidRPr="006A56BF" w:rsidRDefault="006D74EE" w:rsidP="00592132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23D54C25" w14:textId="77777777" w:rsidR="006D74EE" w:rsidRPr="006A56BF" w:rsidRDefault="004E1438" w:rsidP="00592132">
            <w:pPr>
              <w:spacing w:line="320" w:lineRule="exac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8D6F6A4" w14:textId="77777777" w:rsidR="006D74EE" w:rsidRPr="006A56BF" w:rsidRDefault="006D74EE" w:rsidP="00592132">
            <w:pPr>
              <w:spacing w:line="320" w:lineRule="exac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9C0CB30" w14:textId="77777777" w:rsidR="006D74EE" w:rsidRPr="006A56BF" w:rsidRDefault="006D74EE" w:rsidP="00592132">
            <w:pPr>
              <w:spacing w:line="320" w:lineRule="exac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43FF9EE" w14:textId="77777777" w:rsidR="006D74EE" w:rsidRPr="006A56BF" w:rsidRDefault="006D74EE" w:rsidP="00592132">
            <w:pPr>
              <w:spacing w:line="320" w:lineRule="exac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564054A" w14:textId="77777777" w:rsidR="006D74EE" w:rsidRPr="006A56BF" w:rsidRDefault="006D74EE" w:rsidP="00592132">
            <w:pPr>
              <w:spacing w:line="320" w:lineRule="exac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2356EC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92BBC06" w14:textId="77777777" w:rsidR="006D74EE" w:rsidRPr="006A56BF" w:rsidRDefault="006D74EE" w:rsidP="00592132">
            <w:pPr>
              <w:spacing w:line="320" w:lineRule="exac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DD931B6" w14:textId="77777777" w:rsidR="006D74EE" w:rsidRPr="006A56BF" w:rsidRDefault="006D74EE" w:rsidP="00592132">
            <w:pPr>
              <w:spacing w:line="320" w:lineRule="exac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054CC97" w14:textId="77777777" w:rsidR="006D74EE" w:rsidRPr="006A56BF" w:rsidRDefault="006D74EE" w:rsidP="00592132">
            <w:pPr>
              <w:spacing w:line="320" w:lineRule="exac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0397C8B" w14:textId="77777777" w:rsidR="006D74EE" w:rsidRPr="006A56BF" w:rsidRDefault="006D74EE" w:rsidP="00592132">
            <w:pPr>
              <w:spacing w:line="320" w:lineRule="exac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86BC978" w14:textId="77777777" w:rsidR="006D74EE" w:rsidRPr="006A56BF" w:rsidRDefault="006D74EE" w:rsidP="00592132">
            <w:pPr>
              <w:spacing w:line="320" w:lineRule="exac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A1CECCA" w14:textId="77777777" w:rsidR="006D74EE" w:rsidRPr="006A56BF" w:rsidRDefault="006D74EE" w:rsidP="00592132">
            <w:pPr>
              <w:spacing w:line="320" w:lineRule="exac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22B4E650" w14:textId="77777777" w:rsidR="006D74EE" w:rsidRPr="006A56BF" w:rsidRDefault="006D74EE" w:rsidP="00592132">
            <w:pPr>
              <w:spacing w:line="320" w:lineRule="exac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24A572EE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08E9F973" w14:textId="77777777" w:rsidR="006D74EE" w:rsidRPr="006A56BF" w:rsidRDefault="006D74EE" w:rsidP="00592132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131369BA" w14:textId="77777777" w:rsidR="006D74EE" w:rsidRPr="006A56BF" w:rsidRDefault="006D74EE" w:rsidP="00592132">
            <w:pPr>
              <w:spacing w:line="320" w:lineRule="exac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6ACBB9D8" w14:textId="25963FC4" w:rsidR="006D74EE" w:rsidRPr="006A56BF" w:rsidRDefault="00316279" w:rsidP="00A52144">
            <w:pPr>
              <w:spacing w:line="320" w:lineRule="exac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A52144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A52144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shown as "</w:t>
            </w:r>
            <w:r w:rsidR="00A52144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ean [SD] (n)</w:t>
            </w:r>
            <w:r w:rsidR="00A52144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kern w:val="0"/>
                <w:sz w:val="18"/>
                <w:szCs w:val="16"/>
              </w:rPr>
              <w:t>" 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A52144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 or “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median [IQR] (n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)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25027872" w14:textId="77777777" w:rsidTr="00592132">
        <w:trPr>
          <w:cantSplit/>
          <w:trHeight w:val="236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7A36D7D1" w14:textId="4BF649F1" w:rsidR="006D74EE" w:rsidRPr="006A56BF" w:rsidRDefault="006D74EE" w:rsidP="00264411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Psychiatric </w:t>
            </w:r>
            <w:r w:rsidR="00F57647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S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tatus </w:t>
            </w:r>
            <w:r w:rsidR="00F57647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S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chedule (PSS</w:t>
            </w:r>
            <w:r w:rsidR="0074376A"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 xml:space="preserve">: </w:t>
            </w:r>
            <w:r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>structured interview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)</w:t>
            </w:r>
          </w:p>
        </w:tc>
      </w:tr>
      <w:tr w:rsidR="006A56BF" w:rsidRPr="006A56BF" w14:paraId="20430760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AD36948" w14:textId="77777777" w:rsidR="006D74EE" w:rsidRPr="006A56BF" w:rsidRDefault="006D74EE" w:rsidP="00DB0BAB">
            <w:pPr>
              <w:adjustRightInd w:val="0"/>
              <w:snapToGrid w:val="0"/>
              <w:spacing w:line="30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Depression and Anxiety</w:t>
            </w:r>
            <w:hyperlink w:anchor="_ENREF_34" w:tooltip="Waterhouse, 1990 #30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B7ACE04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413E47CB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0D551682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44D31F3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081FE02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.26 [6.90] (2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10.48 [7.55] (35) </w:t>
            </w:r>
            <w:r w:rsidR="004667A8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</w:t>
            </w:r>
            <w:r w:rsidR="004667A8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5FA7E8C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5D5A963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0CFFD5A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6373CFD" w14:textId="77777777" w:rsidR="006D74EE" w:rsidRPr="006A56BF" w:rsidRDefault="006D74EE" w:rsidP="00D70DB4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.89 [5.90] (2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.00 [2.80] (35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02B80D7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FFA8429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8ACDA62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A42B200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2BB38005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4C851A52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67EB342" w14:textId="77777777" w:rsidR="006D74EE" w:rsidRPr="006A56BF" w:rsidRDefault="006D74EE" w:rsidP="00DB0BAB">
            <w:pPr>
              <w:adjustRightInd w:val="0"/>
              <w:snapToGrid w:val="0"/>
              <w:spacing w:line="30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Suicidal ideation</w:t>
            </w:r>
            <w:hyperlink w:anchor="_ENREF_34" w:tooltip="Waterhouse, 1990 #30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5AFCC76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44438A68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6E2192D1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90A505E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BB9E41D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44 [0.89] (2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0.40 [1.00] (35) </w:t>
            </w:r>
            <w:r w:rsidR="004667A8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</w:t>
            </w:r>
            <w:r w:rsidR="004667A8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5710EB0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D4D7431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F6F581C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D9421FB" w14:textId="77777777" w:rsidR="006D74EE" w:rsidRPr="006A56BF" w:rsidRDefault="006D74EE" w:rsidP="00D70DB4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22 [0.85] (2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04 [0.20] (35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6E88508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1445E7E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6E9F8C5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8F94DBF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7F286A5B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677FD775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94F9FF8" w14:textId="77777777" w:rsidR="006D74EE" w:rsidRPr="006A56BF" w:rsidRDefault="006D74EE" w:rsidP="00DB0BAB">
            <w:pPr>
              <w:adjustRightInd w:val="0"/>
              <w:snapToGrid w:val="0"/>
              <w:spacing w:line="30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Social isolation</w:t>
            </w:r>
            <w:hyperlink w:anchor="_ENREF_34" w:tooltip="Waterhouse, 1990 #30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EB8C150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40DCFA32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78772BCC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ED836EF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7C03230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.41 [2.72] (2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1.92 [2.47] (35) </w:t>
            </w:r>
            <w:r w:rsidR="004667A8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</w:t>
            </w:r>
            <w:r w:rsidR="004667A8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3521A3A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FC50527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4637A18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74FA4C9" w14:textId="77777777" w:rsidR="006D74EE" w:rsidRPr="006A56BF" w:rsidRDefault="006D74EE" w:rsidP="00D70DB4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93 [2.18] (2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04 [0.20] (35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571AA75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4A512A9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BC9B429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4116FC5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6BF9C177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4EF90771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E798CA1" w14:textId="77777777" w:rsidR="006D74EE" w:rsidRPr="006A56BF" w:rsidRDefault="006D74EE" w:rsidP="00DB0BAB">
            <w:pPr>
              <w:adjustRightInd w:val="0"/>
              <w:snapToGrid w:val="0"/>
              <w:spacing w:line="30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Social concerns</w:t>
            </w:r>
            <w:hyperlink w:anchor="_ENREF_34" w:tooltip="Waterhouse, 1990 #30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814D043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218650AA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38D157AF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21DAAD1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72EF063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19 [0.48] (2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0.16 [0.47] (35) </w:t>
            </w:r>
            <w:r w:rsidR="004667A8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</w:t>
            </w:r>
            <w:r w:rsidR="004667A8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EC8E559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C1369F0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FD3F786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1CBB9A2" w14:textId="77777777" w:rsidR="006D74EE" w:rsidRPr="006A56BF" w:rsidRDefault="006D74EE" w:rsidP="00D70DB4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37 [1.18] (2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08 [0.28] (35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F9D292F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B41C5CA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54DCECC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503179E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32ADC205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0E019825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29F5AC9" w14:textId="77777777" w:rsidR="006D74EE" w:rsidRPr="006A56BF" w:rsidRDefault="006D74EE" w:rsidP="00DB0BAB">
            <w:pPr>
              <w:adjustRightInd w:val="0"/>
              <w:snapToGrid w:val="0"/>
              <w:spacing w:line="30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Daily routine</w:t>
            </w:r>
            <w:hyperlink w:anchor="_ENREF_34" w:tooltip="Waterhouse, 1990 #30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766A9799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7246CCD4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212CD1C9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F78CDBB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879643C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78 [0.97] (2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0.96 [1.37] (35) </w:t>
            </w:r>
            <w:r w:rsidR="004667A8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</w:t>
            </w:r>
            <w:r w:rsidR="004667A8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40741D1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574B79A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9B4967E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FFE29E1" w14:textId="77777777" w:rsidR="006D74EE" w:rsidRPr="006A56BF" w:rsidRDefault="006D74EE" w:rsidP="00D70DB4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33 [0.73] (2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32 [0.56] (35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49968DE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C58D51A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6F43916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23ED762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6FD9B4FF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1AB7C50F" w14:textId="77777777" w:rsidTr="00592132">
        <w:trPr>
          <w:cantSplit/>
          <w:trHeight w:val="77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E368081" w14:textId="77777777" w:rsidR="006D74EE" w:rsidRPr="006A56BF" w:rsidRDefault="006D74EE" w:rsidP="00DB0BAB">
            <w:pPr>
              <w:adjustRightInd w:val="0"/>
              <w:snapToGrid w:val="0"/>
              <w:spacing w:line="30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Total score</w:t>
            </w:r>
            <w:hyperlink w:anchor="_ENREF_34" w:tooltip="Waterhouse, 1990 #30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BECD67D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07ED5C8B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3803FFE3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C7C7492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D90B4FF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4.06 [7.35] (2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13.29 [19.91] (35) </w:t>
            </w:r>
            <w:r w:rsidR="004667A8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</w:t>
            </w:r>
            <w:r w:rsidR="004667A8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37C57B4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43D6FA7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3F13CA6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8B0841E" w14:textId="77777777" w:rsidR="006D74EE" w:rsidRPr="006A56BF" w:rsidRDefault="006D74EE" w:rsidP="00D70DB4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.74 [8.14] (2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.48 [3.22] (35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6C96E9B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8A505F4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DE22CB9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8DA68D5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2DF492FD" w14:textId="77777777" w:rsidR="006D74EE" w:rsidRPr="006A56BF" w:rsidRDefault="006D74EE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5C68D2CE" w14:textId="77777777" w:rsidTr="00115D05">
        <w:trPr>
          <w:cantSplit/>
          <w:trHeight w:val="56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170F9F6D" w14:textId="77777777" w:rsidR="00592132" w:rsidRPr="006A56BF" w:rsidRDefault="00592132" w:rsidP="00DB0BAB">
            <w:pPr>
              <w:adjustRightInd w:val="0"/>
              <w:snapToGrid w:val="0"/>
              <w:spacing w:line="30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General mental health</w:t>
            </w:r>
            <w:hyperlink w:anchor="_ENREF_35" w:tooltip="Crawford, 2010 #31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DcmF3Zm9yZDwvQXV0aG9yPjxZZWFyPjIwMTA8L1llYXI+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DcmF3Zm9yZDwvQXV0aG9yPjxZZWFyPjIwMTA8L1llYXI+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5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4D63DD4E" w14:textId="77777777" w:rsidR="00592132" w:rsidRPr="006A56BF" w:rsidRDefault="00592132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0B2DE8D5" w14:textId="77777777" w:rsidR="00592132" w:rsidRPr="006A56BF" w:rsidRDefault="00592132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7B49F1A4" w14:textId="77777777" w:rsidR="00592132" w:rsidRPr="006A56BF" w:rsidRDefault="00592132" w:rsidP="00115D05">
            <w:pPr>
              <w:adjustRightInd w:val="0"/>
              <w:snapToGrid w:val="0"/>
              <w:spacing w:line="30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5EC81E9B" w14:textId="77777777" w:rsidR="00592132" w:rsidRPr="006A56BF" w:rsidRDefault="00592132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3E4B0E3B" w14:textId="77777777" w:rsidR="00592132" w:rsidRPr="006A56BF" w:rsidRDefault="00592132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606DB2D1" w14:textId="77777777" w:rsidR="00592132" w:rsidRPr="006A56BF" w:rsidRDefault="00592132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6B71DD68" w14:textId="77777777" w:rsidR="00592132" w:rsidRPr="006A56BF" w:rsidRDefault="00592132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0A47C4B0" w14:textId="77777777" w:rsidR="00592132" w:rsidRPr="006A56BF" w:rsidRDefault="00592132" w:rsidP="00A12200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9 [83%] (23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8 [85%] (33)</w:t>
            </w:r>
            <w:r w:rsidR="00115D0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r w:rsidR="00A1220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7E51489C" w14:textId="77777777" w:rsidR="00592132" w:rsidRPr="006A56BF" w:rsidRDefault="00592132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0F5B7D1D" w14:textId="77777777" w:rsidR="00592132" w:rsidRPr="006A56BF" w:rsidRDefault="00592132" w:rsidP="00A12200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0 [83%] (24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2 [78%] (28)</w:t>
            </w:r>
            <w:r w:rsidR="00115D05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r w:rsidR="00A1220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43DB7F80" w14:textId="77777777" w:rsidR="00592132" w:rsidRPr="006A56BF" w:rsidRDefault="00592132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56B733A8" w14:textId="77777777" w:rsidR="00592132" w:rsidRPr="006A56BF" w:rsidRDefault="00592132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4D458BEC" w14:textId="77777777" w:rsidR="00592132" w:rsidRPr="006A56BF" w:rsidRDefault="00592132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single" w:sz="18" w:space="0" w:color="auto"/>
            </w:tcBorders>
          </w:tcPr>
          <w:p w14:paraId="0015B90D" w14:textId="77777777" w:rsidR="00592132" w:rsidRPr="006A56BF" w:rsidRDefault="00592132" w:rsidP="00115D05">
            <w:pPr>
              <w:adjustRightInd w:val="0"/>
              <w:snapToGrid w:val="0"/>
              <w:spacing w:line="30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15D6E340" w14:textId="77777777" w:rsidR="00142BC7" w:rsidRPr="006A56BF" w:rsidRDefault="00142BC7" w:rsidP="00264411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Abbreviations: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proofErr w:type="spell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wk</w:t>
      </w:r>
      <w:proofErr w:type="spellEnd"/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week/weeks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proofErr w:type="spell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mo</w:t>
      </w:r>
      <w:proofErr w:type="spellEnd"/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month/months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E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experimental intervention group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C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control group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</w:p>
    <w:p w14:paraId="193C08CD" w14:textId="7ADFE079" w:rsidR="00264411" w:rsidRPr="006A56BF" w:rsidRDefault="00142BC7" w:rsidP="00264411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The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Validation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column shows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whether the psychological measure had been previously shown to have reliability,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valid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, and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predictabil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R: Previous evidence for reliability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;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V: Previous evidence for validity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;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P: Previous evidence for </w:t>
      </w:r>
      <w:r w:rsidR="00417BBC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predictabil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</w:p>
    <w:p w14:paraId="2F2A6D5A" w14:textId="5EB92F11" w:rsidR="00D7175B" w:rsidRPr="006A56BF" w:rsidRDefault="00D7175B" w:rsidP="00264411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proofErr w:type="spellStart"/>
      <w:proofErr w:type="gram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  <w:vertAlign w:val="superscript"/>
        </w:rPr>
        <w:t>a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Pre</w:t>
      </w:r>
      <w:proofErr w:type="spellEnd"/>
      <w:r w:rsidR="00A52144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–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post</w:t>
      </w:r>
      <w:proofErr w:type="gramEnd"/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 difference</w:t>
      </w:r>
      <w:r w:rsidR="00A52144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</w:p>
    <w:p w14:paraId="69ADCE97" w14:textId="77777777" w:rsidR="00A56AB5" w:rsidRDefault="00A12200" w:rsidP="009F4414">
      <w:pPr>
        <w:widowControl/>
        <w:spacing w:line="240" w:lineRule="exact"/>
        <w:jc w:val="left"/>
        <w:rPr>
          <w:rFonts w:asciiTheme="majorHAnsi" w:eastAsia="MS PGothic" w:hAnsiTheme="majorHAnsi" w:cstheme="majorHAnsi"/>
          <w:color w:val="000000" w:themeColor="text1"/>
          <w:sz w:val="16"/>
          <w:szCs w:val="16"/>
        </w:rPr>
      </w:pPr>
      <w:proofErr w:type="gram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  <w:vertAlign w:val="superscript"/>
        </w:rPr>
        <w:t>b</w:t>
      </w:r>
      <w:r w:rsidR="002900AB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28</w:t>
      </w:r>
      <w:proofErr w:type="gramEnd"/>
      <w:r w:rsidR="002900AB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and 27 </w:t>
      </w:r>
      <w:r w:rsidR="00A52144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of</w:t>
      </w:r>
      <w:r w:rsidR="00A52144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="002900AB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the 51 </w:t>
      </w:r>
      <w:r w:rsidR="002900AB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participants</w:t>
      </w:r>
      <w:r w:rsidR="002900AB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in E</w:t>
      </w:r>
      <w:r w:rsidR="00A52144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="002900AB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and 19 </w:t>
      </w:r>
      <w:r w:rsidR="00115D05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and </w:t>
      </w:r>
      <w:r w:rsidR="002900AB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24 </w:t>
      </w:r>
      <w:r w:rsidR="00A52144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of</w:t>
      </w:r>
      <w:r w:rsidR="00A52144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="00115D05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the </w:t>
      </w:r>
      <w:r w:rsidR="002900AB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52 </w:t>
      </w:r>
      <w:r w:rsidR="00115D05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participants in C were lost </w:t>
      </w:r>
      <w:r w:rsidR="00D410AF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by</w:t>
      </w:r>
      <w:r w:rsidR="00D410AF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="00115D05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3 and 6 months, respectively.</w:t>
      </w:r>
      <w:hyperlink w:anchor="_ENREF_35" w:tooltip="Crawford, 2010 #31" w:history="1">
        <w:r w:rsidR="00A66EFB" w:rsidRPr="006A56BF">
          <w:rPr>
            <w:rFonts w:asciiTheme="majorHAnsi" w:eastAsia="MS PGothic" w:hAnsiTheme="majorHAnsi" w:cstheme="majorHAnsi"/>
            <w:color w:val="000000" w:themeColor="text1"/>
            <w:sz w:val="16"/>
            <w:szCs w:val="16"/>
          </w:rPr>
          <w:fldChar w:fldCharType="begin">
            <w:fldData xml:space="preserve">PEVuZE5vdGU+PENpdGU+PEF1dGhvcj5DcmF3Zm9yZDwvQXV0aG9yPjxZZWFyPjIwMTA8L1llYXI+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</w:fldData>
          </w:fldChar>
        </w:r>
        <w:r w:rsidR="00DB0BAB" w:rsidRPr="006A56BF">
          <w:rPr>
            <w:rFonts w:asciiTheme="majorHAnsi" w:eastAsia="MS PGothic" w:hAnsiTheme="majorHAnsi" w:cstheme="majorHAnsi"/>
            <w:color w:val="000000" w:themeColor="text1"/>
            <w:sz w:val="16"/>
            <w:szCs w:val="16"/>
          </w:rPr>
          <w:instrText xml:space="preserve"> ADDIN EN.CITE </w:instrText>
        </w:r>
        <w:r w:rsidR="00A66EFB" w:rsidRPr="006A56BF">
          <w:rPr>
            <w:rFonts w:asciiTheme="majorHAnsi" w:eastAsia="MS PGothic" w:hAnsiTheme="majorHAnsi" w:cstheme="majorHAnsi"/>
            <w:color w:val="000000" w:themeColor="text1"/>
            <w:sz w:val="16"/>
            <w:szCs w:val="16"/>
          </w:rPr>
          <w:fldChar w:fldCharType="begin">
            <w:fldData xml:space="preserve">PEVuZE5vdGU+PENpdGU+PEF1dGhvcj5DcmF3Zm9yZDwvQXV0aG9yPjxZZWFyPjIwMTA8L1llYXI+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</w:fldData>
          </w:fldChar>
        </w:r>
        <w:r w:rsidR="00DB0BAB" w:rsidRPr="006A56BF">
          <w:rPr>
            <w:rFonts w:asciiTheme="majorHAnsi" w:eastAsia="MS PGothic" w:hAnsiTheme="majorHAnsi" w:cstheme="majorHAnsi"/>
            <w:color w:val="000000" w:themeColor="text1"/>
            <w:sz w:val="16"/>
            <w:szCs w:val="16"/>
          </w:rPr>
          <w:instrText xml:space="preserve"> ADDIN EN.CITE.DATA </w:instrText>
        </w:r>
        <w:r w:rsidR="00A66EFB" w:rsidRPr="006A56BF">
          <w:rPr>
            <w:rFonts w:asciiTheme="majorHAnsi" w:eastAsia="MS PGothic" w:hAnsiTheme="majorHAnsi" w:cstheme="majorHAnsi"/>
            <w:color w:val="000000" w:themeColor="text1"/>
            <w:sz w:val="16"/>
            <w:szCs w:val="16"/>
          </w:rPr>
        </w:r>
        <w:r w:rsidR="00A66EFB" w:rsidRPr="006A56BF">
          <w:rPr>
            <w:rFonts w:asciiTheme="majorHAnsi" w:eastAsia="MS PGothic" w:hAnsiTheme="majorHAnsi" w:cstheme="majorHAnsi"/>
            <w:color w:val="000000" w:themeColor="text1"/>
            <w:sz w:val="16"/>
            <w:szCs w:val="16"/>
          </w:rPr>
          <w:fldChar w:fldCharType="end"/>
        </w:r>
        <w:r w:rsidR="00A66EFB" w:rsidRPr="006A56BF">
          <w:rPr>
            <w:rFonts w:asciiTheme="majorHAnsi" w:eastAsia="MS PGothic" w:hAnsiTheme="majorHAnsi" w:cstheme="majorHAnsi"/>
            <w:color w:val="000000" w:themeColor="text1"/>
            <w:sz w:val="16"/>
            <w:szCs w:val="16"/>
          </w:rPr>
        </w:r>
        <w:r w:rsidR="00A66EFB" w:rsidRPr="006A56BF">
          <w:rPr>
            <w:rFonts w:asciiTheme="majorHAnsi" w:eastAsia="MS PGothic" w:hAnsiTheme="majorHAnsi" w:cstheme="majorHAnsi"/>
            <w:color w:val="000000" w:themeColor="text1"/>
            <w:sz w:val="16"/>
            <w:szCs w:val="16"/>
          </w:rPr>
          <w:fldChar w:fldCharType="separate"/>
        </w:r>
        <w:r w:rsidR="00DB0BAB" w:rsidRPr="006A56BF">
          <w:rPr>
            <w:rFonts w:asciiTheme="majorHAnsi" w:eastAsia="MS PGothic" w:hAnsiTheme="majorHAnsi" w:cstheme="majorHAnsi"/>
            <w:noProof/>
            <w:color w:val="000000" w:themeColor="text1"/>
            <w:sz w:val="16"/>
            <w:szCs w:val="16"/>
            <w:vertAlign w:val="superscript"/>
          </w:rPr>
          <w:t>35</w:t>
        </w:r>
        <w:r w:rsidR="00A66EFB" w:rsidRPr="006A56BF">
          <w:rPr>
            <w:rFonts w:asciiTheme="majorHAnsi" w:eastAsia="MS PGothic" w:hAnsiTheme="majorHAnsi" w:cstheme="majorHAnsi"/>
            <w:color w:val="000000" w:themeColor="text1"/>
            <w:sz w:val="16"/>
            <w:szCs w:val="16"/>
          </w:rPr>
          <w:fldChar w:fldCharType="end"/>
        </w:r>
      </w:hyperlink>
    </w:p>
    <w:p w14:paraId="4BDB69DF" w14:textId="77777777" w:rsidR="00A56AB5" w:rsidRPr="00A56AB5" w:rsidRDefault="00A56AB5" w:rsidP="00A56AB5">
      <w:pPr>
        <w:widowControl/>
        <w:spacing w:line="240" w:lineRule="exact"/>
        <w:jc w:val="lef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A56AB5">
        <w:rPr>
          <w:rFonts w:asciiTheme="majorHAnsi" w:hAnsiTheme="majorHAnsi" w:cstheme="majorHAnsi"/>
          <w:color w:val="000000" w:themeColor="text1"/>
          <w:sz w:val="16"/>
          <w:szCs w:val="16"/>
        </w:rPr>
        <w:t>See references in Additional file 11.</w:t>
      </w:r>
    </w:p>
    <w:p w14:paraId="09B1D71D" w14:textId="2FFBCB2A" w:rsidR="00264411" w:rsidRPr="006A56BF" w:rsidRDefault="00264411" w:rsidP="009F4414">
      <w:pPr>
        <w:widowControl/>
        <w:spacing w:line="240" w:lineRule="exact"/>
        <w:jc w:val="lef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br w:type="page"/>
      </w:r>
    </w:p>
    <w:p w14:paraId="0696169B" w14:textId="77777777" w:rsidR="00227771" w:rsidRPr="006A56BF" w:rsidRDefault="00227771" w:rsidP="00264411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</w:p>
    <w:p w14:paraId="46EDEC15" w14:textId="37A3E06A" w:rsidR="006D74EE" w:rsidRPr="006A56BF" w:rsidRDefault="00BA5E35" w:rsidP="006D74EE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Table </w:t>
      </w:r>
      <w:r w:rsidR="00463DD2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e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AA3C09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alcohol-related problems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40B5680F" w14:textId="77777777" w:rsidTr="000F4830">
        <w:trPr>
          <w:cantSplit/>
          <w:trHeight w:val="296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3086CF2D" w14:textId="77777777" w:rsidR="006D74EE" w:rsidRPr="006A56BF" w:rsidRDefault="006D74EE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3EC6BA41" w14:textId="77777777" w:rsidR="006D74EE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8E41F56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2930A46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DFDE5B7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0625F7F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2356EC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8F63F96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9F23D06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D1C0E1B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85616A0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9AEB26C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DFF98D8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51979ED6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21CB3F0C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0A65EC02" w14:textId="77777777" w:rsidR="006D74EE" w:rsidRPr="006A56BF" w:rsidRDefault="006D74EE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031BB311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58B13857" w14:textId="2BD8A0A3" w:rsidR="006D74EE" w:rsidRPr="006A56BF" w:rsidRDefault="00316279" w:rsidP="00417BBC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D410AF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D410AF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shown as "</w:t>
            </w:r>
            <w:r w:rsidR="00D410AF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ean [SD] (n)</w:t>
            </w:r>
            <w:r w:rsidR="00D410AF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kern w:val="0"/>
                <w:sz w:val="18"/>
                <w:szCs w:val="16"/>
              </w:rPr>
              <w:t>" 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D410AF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 or “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median [IQR] (n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)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2DFDB66F" w14:textId="77777777" w:rsidTr="000F4830">
        <w:trPr>
          <w:cantSplit/>
          <w:trHeight w:val="21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0D3E66E2" w14:textId="2E1128A3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Alcohol </w:t>
            </w:r>
            <w:r w:rsidR="00D410AF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Use Disorders Identification Test 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(AUDIT)</w:t>
            </w:r>
          </w:p>
        </w:tc>
      </w:tr>
      <w:tr w:rsidR="006A56BF" w:rsidRPr="006A56BF" w14:paraId="0D568F27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794C7AFD" w14:textId="273775E1" w:rsidR="006D74EE" w:rsidRPr="006A56BF" w:rsidRDefault="006D74EE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</w:rPr>
              <w:t>Daily total alcohol unit</w:t>
            </w:r>
            <w:r w:rsidR="00042219" w:rsidRPr="006A56BF">
              <w:rPr>
                <w:rFonts w:asciiTheme="majorHAnsi" w:hAnsiTheme="majorHAnsi" w:cstheme="majorHAnsi"/>
                <w:color w:val="000000" w:themeColor="text1"/>
                <w:sz w:val="16"/>
              </w:rPr>
              <w:t>s</w:t>
            </w:r>
            <w:hyperlink w:anchor="_ENREF_31" w:tooltip="Davidson, 2014 #158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Davidson&lt;/Author&gt;&lt;Year&gt;2014&lt;/Year&gt;&lt;RecNum&gt;158&lt;/RecNum&gt;&lt;DisplayText&gt;&lt;style face="superscript"&gt;31&lt;/style&gt;&lt;/DisplayText&gt;&lt;record&gt;&lt;rec-number&gt;158&lt;/rec-number&gt;&lt;foreign-keys&gt;&lt;key app="EN" db-id="d0ztdsvvip9xfpedrtlpxpztwr5xe0fw0rwt"&gt;158&lt;/key&gt;&lt;/foreign-keys&gt;&lt;ref-type name="Journal Article"&gt;17&lt;/ref-type&gt;&lt;contributors&gt;&lt;authors&gt;&lt;author&gt;Davidson, K. M.&lt;/author&gt;&lt;author&gt;Brown, T. M.&lt;/author&gt;&lt;author&gt;James, V.&lt;/author&gt;&lt;author&gt;Kirk, J.&lt;/author&gt;&lt;author&gt;Richardson, J.&lt;/author&gt;&lt;/authors&gt;&lt;/contributors&gt;&lt;auth-address&gt;University of Glasgow.&amp;#xD;NHS Greater Glasgow and Clyde.&amp;#xD;NHS Ayrshire and Arran.&lt;/auth-address&gt;&lt;titles&gt;&lt;title&gt;Manual-assisted cognitive therapy for self-harm in personality disorder and substance misuse: a feasibility trial&lt;/title&gt;&lt;secondary-title&gt;Psychiatric bulletin&lt;/secondary-title&gt;&lt;alt-title&gt;Psychiatr Bull (2014)&lt;/alt-title&gt;&lt;/titles&gt;&lt;periodical&gt;&lt;full-title&gt;Psychiatric bulletin&lt;/full-title&gt;&lt;abbr-1&gt;Psychiatr Bull (2014)&lt;/abbr-1&gt;&lt;/periodical&gt;&lt;alt-periodical&gt;&lt;full-title&gt;Psychiatric bulletin&lt;/full-title&gt;&lt;abbr-1&gt;Psychiatr Bull (2014)&lt;/abbr-1&gt;&lt;/alt-periodical&gt;&lt;pages&gt;108-11&lt;/pages&gt;&lt;volume&gt;38&lt;/volume&gt;&lt;number&gt;3&lt;/number&gt;&lt;edition&gt;2014/09/23&lt;/edition&gt;&lt;dates&gt;&lt;year&gt;2014&lt;/year&gt;&lt;pub-dates&gt;&lt;date&gt;Jun&lt;/date&gt;&lt;/pub-dates&gt;&lt;/dates&gt;&lt;isbn&gt;2053-4868 (Print)&amp;#xD;2053-4868 (Linking)&lt;/isbn&gt;&lt;accession-num&gt;25237519&lt;/accession-num&gt;&lt;urls&gt;&lt;related-urls&gt;&lt;url&gt;http://www.ncbi.nlm.nih.gov/pubmed/25237519&lt;/url&gt;&lt;/related-urls&gt;&lt;/urls&gt;&lt;custom2&gt;4115373&lt;/custom2&gt;&lt;electronic-resource-num&gt;10.1192/pb.bp.113.043109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1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61744BC" w14:textId="77777777" w:rsidR="006D74EE" w:rsidRPr="006A56BF" w:rsidRDefault="006D74EE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45B4877C" w14:textId="77777777" w:rsidR="006D74EE" w:rsidRPr="006A56BF" w:rsidRDefault="006D74EE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39BE79D0" w14:textId="77777777" w:rsidR="006D74EE" w:rsidRPr="006A56BF" w:rsidRDefault="006D74EE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B53EB44" w14:textId="0C64DD8B" w:rsidR="006D74EE" w:rsidRPr="006A56BF" w:rsidRDefault="006D74EE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 [0</w:t>
            </w:r>
            <w:r w:rsidR="00001C0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–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7.5] (14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.5 [0</w:t>
            </w:r>
            <w:r w:rsidR="00001C0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–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3] (6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D756D37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CEBA4D4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71F4EA7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7193D40" w14:textId="6490CAC7" w:rsidR="006D74EE" w:rsidRPr="006A56BF" w:rsidRDefault="006D74EE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.5 [0</w:t>
            </w:r>
            <w:r w:rsidR="00001C0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–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.25] (11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 [0</w:t>
            </w:r>
            <w:r w:rsidR="00001C0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–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1] (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E4F9F42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F9D8D1A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A3B0E64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6A3D40B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60A68EF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686888D7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0EE75F88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CBE85FC" w14:textId="77777777" w:rsidR="006D74EE" w:rsidRPr="006A56BF" w:rsidRDefault="00E427CD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AUDIT total score</w: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EYXZpZHNvbjwvQXV0aG9yPjxZZWFyPjIwMTQ8L1llYXI+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EYXZpZHNvbjwvQXV0aG9yPjxZZWFyPjIwMTQ8L1llYXI+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=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hyperlink w:anchor="_ENREF_31" w:tooltip="Davidson, 2014 #158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1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35" w:tooltip="Crawford, 2010 #31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5</w:t>
              </w:r>
            </w:hyperlink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42704F0" w14:textId="77777777" w:rsidR="006D74EE" w:rsidRPr="006A56BF" w:rsidRDefault="006D74EE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27F556B6" w14:textId="77777777" w:rsidR="006D74EE" w:rsidRPr="006A56BF" w:rsidRDefault="006D74EE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0A0C50B3" w14:textId="77777777" w:rsidR="006D74EE" w:rsidRPr="006A56BF" w:rsidRDefault="006D74EE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5808892" w14:textId="6A26B97E" w:rsidR="006D74EE" w:rsidRPr="006A56BF" w:rsidRDefault="006D74EE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.5 [0</w:t>
            </w:r>
            <w:r w:rsidR="00001C0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–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3] (14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.5 [0</w:t>
            </w:r>
            <w:r w:rsidR="00001C0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–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.5] (6)</w:t>
            </w:r>
            <w:hyperlink w:anchor="_ENREF_31" w:tooltip="Davidson, 2014 #158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Davidson&lt;/Author&gt;&lt;Year&gt;2014&lt;/Year&gt;&lt;RecNum&gt;158&lt;/RecNum&gt;&lt;DisplayText&gt;&lt;style face="superscript"&gt;31&lt;/style&gt;&lt;/DisplayText&gt;&lt;record&gt;&lt;rec-number&gt;158&lt;/rec-number&gt;&lt;foreign-keys&gt;&lt;key app="EN" db-id="d0ztdsvvip9xfpedrtlpxpztwr5xe0fw0rwt"&gt;158&lt;/key&gt;&lt;/foreign-keys&gt;&lt;ref-type name="Journal Article"&gt;17&lt;/ref-type&gt;&lt;contributors&gt;&lt;authors&gt;&lt;author&gt;Davidson, K. M.&lt;/author&gt;&lt;author&gt;Brown, T. M.&lt;/author&gt;&lt;author&gt;James, V.&lt;/author&gt;&lt;author&gt;Kirk, J.&lt;/author&gt;&lt;author&gt;Richardson, J.&lt;/author&gt;&lt;/authors&gt;&lt;/contributors&gt;&lt;auth-address&gt;University of Glasgow.&amp;#xD;NHS Greater Glasgow and Clyde.&amp;#xD;NHS Ayrshire and Arran.&lt;/auth-address&gt;&lt;titles&gt;&lt;title&gt;Manual-assisted cognitive therapy for self-harm in personality disorder and substance misuse: a feasibility trial&lt;/title&gt;&lt;secondary-title&gt;Psychiatric bulletin&lt;/secondary-title&gt;&lt;alt-title&gt;Psychiatr Bull (2014)&lt;/alt-title&gt;&lt;/titles&gt;&lt;periodical&gt;&lt;full-title&gt;Psychiatric bulletin&lt;/full-title&gt;&lt;abbr-1&gt;Psychiatr Bull (2014)&lt;/abbr-1&gt;&lt;/periodical&gt;&lt;alt-periodical&gt;&lt;full-title&gt;Psychiatric bulletin&lt;/full-title&gt;&lt;abbr-1&gt;Psychiatr Bull (2014)&lt;/abbr-1&gt;&lt;/alt-periodical&gt;&lt;pages&gt;108-11&lt;/pages&gt;&lt;volume&gt;38&lt;/volume&gt;&lt;number&gt;3&lt;/number&gt;&lt;edition&gt;2014/09/23&lt;/edition&gt;&lt;dates&gt;&lt;year&gt;2014&lt;/year&gt;&lt;pub-dates&gt;&lt;date&gt;Jun&lt;/date&gt;&lt;/pub-dates&gt;&lt;/dates&gt;&lt;isbn&gt;2053-4868 (Print)&amp;#xD;2053-4868 (Linking)&lt;/isbn&gt;&lt;accession-num&gt;25237519&lt;/accession-num&gt;&lt;urls&gt;&lt;related-urls&gt;&lt;url&gt;http://www.ncbi.nlm.nih.gov/pubmed/25237519&lt;/url&gt;&lt;/related-urls&gt;&lt;/urls&gt;&lt;custom2&gt;4115373&lt;/custom2&gt;&lt;electronic-resource-num&gt;10.1192/pb.bp.113.043109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1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F03FC96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6FE057F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A25AE7A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2A37A40" w14:textId="615581B8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.5 [0</w:t>
            </w:r>
            <w:r w:rsidR="00001C0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–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1] (11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 [0</w:t>
            </w:r>
            <w:r w:rsidR="00001C0E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–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9.5] (4)</w:t>
            </w:r>
            <w:hyperlink w:anchor="_ENREF_31" w:tooltip="Davidson, 2014 #158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Davidson&lt;/Author&gt;&lt;Year&gt;2014&lt;/Year&gt;&lt;RecNum&gt;158&lt;/RecNum&gt;&lt;DisplayText&gt;&lt;style face="superscript"&gt;31&lt;/style&gt;&lt;/DisplayText&gt;&lt;record&gt;&lt;rec-number&gt;158&lt;/rec-number&gt;&lt;foreign-keys&gt;&lt;key app="EN" db-id="d0ztdsvvip9xfpedrtlpxpztwr5xe0fw0rwt"&gt;158&lt;/key&gt;&lt;/foreign-keys&gt;&lt;ref-type name="Journal Article"&gt;17&lt;/ref-type&gt;&lt;contributors&gt;&lt;authors&gt;&lt;author&gt;Davidson, K. M.&lt;/author&gt;&lt;author&gt;Brown, T. M.&lt;/author&gt;&lt;author&gt;James, V.&lt;/author&gt;&lt;author&gt;Kirk, J.&lt;/author&gt;&lt;author&gt;Richardson, J.&lt;/author&gt;&lt;/authors&gt;&lt;/contributors&gt;&lt;auth-address&gt;University of Glasgow.&amp;#xD;NHS Greater Glasgow and Clyde.&amp;#xD;NHS Ayrshire and Arran.&lt;/auth-address&gt;&lt;titles&gt;&lt;title&gt;Manual-assisted cognitive therapy for self-harm in personality disorder and substance misuse: a feasibility trial&lt;/title&gt;&lt;secondary-title&gt;Psychiatric bulletin&lt;/secondary-title&gt;&lt;alt-title&gt;Psychiatr Bull (2014)&lt;/alt-title&gt;&lt;/titles&gt;&lt;periodical&gt;&lt;full-title&gt;Psychiatric bulletin&lt;/full-title&gt;&lt;abbr-1&gt;Psychiatr Bull (2014)&lt;/abbr-1&gt;&lt;/periodical&gt;&lt;alt-periodical&gt;&lt;full-title&gt;Psychiatric bulletin&lt;/full-title&gt;&lt;abbr-1&gt;Psychiatr Bull (2014)&lt;/abbr-1&gt;&lt;/alt-periodical&gt;&lt;pages&gt;108-11&lt;/pages&gt;&lt;volume&gt;38&lt;/volume&gt;&lt;number&gt;3&lt;/number&gt;&lt;edition&gt;2014/09/23&lt;/edition&gt;&lt;dates&gt;&lt;year&gt;2014&lt;/year&gt;&lt;pub-dates&gt;&lt;date&gt;Jun&lt;/date&gt;&lt;/pub-dates&gt;&lt;/dates&gt;&lt;isbn&gt;2053-4868 (Print)&amp;#xD;2053-4868 (Linking)&lt;/isbn&gt;&lt;accession-num&gt;25237519&lt;/accession-num&gt;&lt;urls&gt;&lt;related-urls&gt;&lt;url&gt;http://www.ncbi.nlm.nih.gov/pubmed/25237519&lt;/url&gt;&lt;/related-urls&gt;&lt;/urls&gt;&lt;custom2&gt;4115373&lt;/custom2&gt;&lt;electronic-resource-num&gt;10.1192/pb.bp.113.043109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1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1495D3BA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52E83E51" w14:textId="77777777" w:rsidR="006D74EE" w:rsidRPr="006A56BF" w:rsidRDefault="006D74EE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0.2 [9.3] (3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1.5 [10.7] (36)</w:t>
            </w:r>
            <w:hyperlink w:anchor="_ENREF_35" w:tooltip="Crawford, 2010 #31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DcmF3Zm9yZDwvQXV0aG9yPjxZZWFyPjIwMTA8L1llYXI+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DcmF3Zm9yZDwvQXV0aG9yPjxZZWFyPjIwMTA8L1llYXI+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2AB88A9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9A6900F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5F19965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0967A9B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7EA47A7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1CBA61E" w14:textId="77777777" w:rsidR="006D74EE" w:rsidRPr="006A56BF" w:rsidRDefault="006D74EE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1.5 [9.3] (2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2.2 [12.4] (33)</w:t>
            </w:r>
            <w:hyperlink w:anchor="_ENREF_35" w:tooltip="Crawford, 2010 #31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DcmF3Zm9yZDwvQXV0aG9yPjxZZWFyPjIwMTA8L1llYXI+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DcmF3Zm9yZDwvQXV0aG9yPjxZZWFyPjIwMTA8L1llYXI+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5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CB07535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88D67D2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3D4AD8C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11128790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430C00E3" w14:textId="77777777" w:rsidTr="000F4830">
        <w:trPr>
          <w:cantSplit/>
          <w:trHeight w:val="221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5D488B11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Paddington Alcohol Test (PAT)</w:t>
            </w:r>
          </w:p>
        </w:tc>
      </w:tr>
      <w:tr w:rsidR="006A56BF" w:rsidRPr="006A56BF" w14:paraId="3A525C80" w14:textId="77777777" w:rsidTr="004E1438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3E8AEC04" w14:textId="696041E1" w:rsidR="006D74EE" w:rsidRPr="006A56BF" w:rsidRDefault="006D74EE" w:rsidP="00B16D08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Unit</w:t>
            </w:r>
            <w:r w:rsidR="00042219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s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 xml:space="preserve"> of alcohol per drink</w:t>
            </w:r>
            <w:r w:rsidR="00042219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ing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 xml:space="preserve"> session</w:t>
            </w:r>
            <w:hyperlink w:anchor="_ENREF_34" w:tooltip="Crawford, 2010 #31" w:history="1">
              <w:r w:rsidR="00B16D08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4</w:t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728D3057" w14:textId="77777777" w:rsidR="006D74EE" w:rsidRPr="006A56BF" w:rsidRDefault="006D74EE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  <w:p w14:paraId="2D84601C" w14:textId="77777777" w:rsidR="006D74EE" w:rsidRPr="006A56BF" w:rsidRDefault="006D74EE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4A67D83B" w14:textId="77777777" w:rsidR="006D74EE" w:rsidRPr="006A56BF" w:rsidRDefault="006D74EE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0CDF22E8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674ADF18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3E5D7A21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232318BC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1478A87C" w14:textId="77777777" w:rsidR="006D74EE" w:rsidRPr="006A56BF" w:rsidRDefault="006D74EE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3.7 [9.9] (28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9.4 [17.6] (31)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73E45BC2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1AA122F5" w14:textId="77777777" w:rsidR="006D74EE" w:rsidRPr="006A56BF" w:rsidRDefault="006D74EE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3.2 [13.1] (28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0.5 [17.7] (31)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32C6BFAF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0DB47CA3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601E2772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single" w:sz="18" w:space="0" w:color="auto"/>
            </w:tcBorders>
          </w:tcPr>
          <w:p w14:paraId="7FDC1D06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36BDB77C" w14:textId="77777777" w:rsidR="00D410AF" w:rsidRPr="006A56BF" w:rsidRDefault="00D410AF" w:rsidP="00D410AF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Abbreviations: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proofErr w:type="spell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wk</w:t>
      </w:r>
      <w:proofErr w:type="spellEnd"/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week/weeks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proofErr w:type="spell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mo</w:t>
      </w:r>
      <w:proofErr w:type="spellEnd"/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month/months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E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experimental intervention group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C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control group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</w:p>
    <w:p w14:paraId="7399FE3D" w14:textId="10CC7EC3" w:rsidR="00264411" w:rsidRDefault="00D410AF" w:rsidP="00264411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The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Validation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column shows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whether the psychological measure had been previously shown to have reliability,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valid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, and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predictabil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R: Previous evidence for reliability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;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V: Previous evidence for validity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;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P: Previous evidence for </w:t>
      </w:r>
      <w:r w:rsidR="00417BBC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predictabil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</w:p>
    <w:p w14:paraId="5ECB1544" w14:textId="77777777" w:rsidR="00A56AB5" w:rsidRPr="00A56AB5" w:rsidRDefault="00A56AB5" w:rsidP="00A56AB5">
      <w:pPr>
        <w:widowControl/>
        <w:spacing w:line="240" w:lineRule="exact"/>
        <w:jc w:val="lef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A56AB5">
        <w:rPr>
          <w:rFonts w:asciiTheme="majorHAnsi" w:hAnsiTheme="majorHAnsi" w:cstheme="majorHAnsi"/>
          <w:color w:val="000000" w:themeColor="text1"/>
          <w:sz w:val="16"/>
          <w:szCs w:val="16"/>
        </w:rPr>
        <w:t>See references in Additional file 11.</w:t>
      </w:r>
    </w:p>
    <w:p w14:paraId="1027B803" w14:textId="77777777" w:rsidR="00A56AB5" w:rsidRPr="006A56BF" w:rsidRDefault="00A56AB5" w:rsidP="00264411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</w:p>
    <w:p w14:paraId="75BB6F4E" w14:textId="77777777" w:rsidR="006D74EE" w:rsidRPr="006A56BF" w:rsidRDefault="006D74EE">
      <w:pPr>
        <w:widowControl/>
        <w:jc w:val="left"/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Cs w:val="16"/>
        </w:rPr>
        <w:br w:type="page"/>
      </w:r>
    </w:p>
    <w:p w14:paraId="32A9FAFF" w14:textId="0249ED5B" w:rsidR="006D74EE" w:rsidRPr="006A56BF" w:rsidRDefault="00BA5E35" w:rsidP="006D74EE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63DD2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f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7063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quality of life and global functioning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0600B9EA" w14:textId="77777777" w:rsidTr="000F4830">
        <w:trPr>
          <w:cantSplit/>
          <w:trHeight w:val="155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3E0EE5A0" w14:textId="77777777" w:rsidR="006D74EE" w:rsidRPr="006A56BF" w:rsidRDefault="006D74EE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5C8BEE8F" w14:textId="77777777" w:rsidR="006D74EE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F4BD011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A7A2080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A3D9FF2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92DF1C4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2356EC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2A0A06E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7376697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3678567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5756C08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4BE1772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B962E29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1B7581C9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7E349EAB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64E8FAD5" w14:textId="77777777" w:rsidR="006D74EE" w:rsidRPr="006A56BF" w:rsidRDefault="006D74EE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58EB9964" w14:textId="77777777" w:rsidR="006D74EE" w:rsidRPr="006A56BF" w:rsidRDefault="006D74EE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61686D43" w14:textId="3B464701" w:rsidR="006D74EE" w:rsidRPr="006A56BF" w:rsidRDefault="00316279" w:rsidP="00417BBC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EF79F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EF79F3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shown as "</w:t>
            </w:r>
            <w:r w:rsidR="00EF79F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ean [SD] (n)</w:t>
            </w:r>
            <w:r w:rsidR="00EF79F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kern w:val="0"/>
                <w:sz w:val="18"/>
                <w:szCs w:val="16"/>
              </w:rPr>
              <w:t>" 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EF79F3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 or “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median [IQR] (n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)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05BAB132" w14:textId="77777777" w:rsidTr="000F4830">
        <w:trPr>
          <w:cantSplit/>
          <w:trHeight w:val="21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43B80593" w14:textId="1A021AB7" w:rsidR="006D74EE" w:rsidRPr="006A56BF" w:rsidRDefault="009F6AC7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proofErr w:type="spellStart"/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EuroQol</w:t>
            </w:r>
            <w:proofErr w:type="spellEnd"/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 health measure (</w:t>
            </w:r>
            <w:r w:rsidR="006D74EE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EQ-5D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)</w:t>
            </w:r>
            <w:r w:rsidR="006D74EE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 (descriptive score</w:t>
            </w:r>
            <w:r w:rsidR="006D74EE"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>)</w:t>
            </w:r>
          </w:p>
        </w:tc>
      </w:tr>
      <w:tr w:rsidR="006A56BF" w:rsidRPr="006A56BF" w14:paraId="4B749B37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vAlign w:val="center"/>
          </w:tcPr>
          <w:p w14:paraId="662C8801" w14:textId="3405C4FD" w:rsidR="006D74EE" w:rsidRPr="006A56BF" w:rsidRDefault="006D74EE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 xml:space="preserve">Quality of </w:t>
            </w:r>
            <w:r w:rsidR="009F6AC7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l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ife</w:t>
            </w:r>
            <w:hyperlink w:anchor="_ENREF_7" w:tooltip="Hatcher, 2015 #169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56A7B15" w14:textId="77777777" w:rsidR="006D74EE" w:rsidRPr="006A56BF" w:rsidRDefault="006D74EE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7100C3F8" w14:textId="77777777" w:rsidR="006D74EE" w:rsidRPr="006A56BF" w:rsidRDefault="006D74EE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456AFE26" w14:textId="77777777" w:rsidR="006D74EE" w:rsidRPr="006A56BF" w:rsidRDefault="006D74EE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4A4D7CA" w14:textId="77777777" w:rsidR="006D74EE" w:rsidRPr="006A56BF" w:rsidRDefault="006D74EE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.0 [1.9] (31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8 [1.8] (349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2F72E02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FACE375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69EEC73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9E1D5AB" w14:textId="77777777" w:rsidR="006D74EE" w:rsidRPr="006A56BF" w:rsidRDefault="006D74EE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4 [1.9] (223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4 [1.9] (257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7CEA516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DA01E07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2ACAEA2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5B4709E" w14:textId="77777777" w:rsidR="006D74EE" w:rsidRPr="006A56BF" w:rsidRDefault="006D74EE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4 [1.8] (211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1 [1.8] (235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651293A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62A76904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0C7EA080" w14:textId="77777777" w:rsidTr="000F4830">
        <w:trPr>
          <w:cantSplit/>
          <w:trHeight w:val="194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537361E0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>Quality of Life Scale</w:t>
            </w:r>
          </w:p>
        </w:tc>
      </w:tr>
      <w:tr w:rsidR="006A56BF" w:rsidRPr="006A56BF" w14:paraId="63CDED63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vAlign w:val="center"/>
          </w:tcPr>
          <w:p w14:paraId="70E004F8" w14:textId="05B8E840" w:rsidR="006D74EE" w:rsidRPr="006A56BF" w:rsidRDefault="006D74EE" w:rsidP="00417BBC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Q</w:t>
            </w:r>
            <w:r w:rsidR="009F6AC7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uality of life</w:t>
            </w:r>
            <w:hyperlink w:anchor="_ENREF_30" w:tooltip="Wei, 2013 #26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Wei&lt;/Author&gt;&lt;Year&gt;2013&lt;/Year&gt;&lt;RecNum&gt;26&lt;/RecNum&gt;&lt;DisplayText&gt;&lt;style face="superscript"&gt;30&lt;/style&gt;&lt;/DisplayText&gt;&lt;record&gt;&lt;rec-number&gt;26&lt;/rec-number&gt;&lt;foreign-keys&gt;&lt;key app="EN" db-id="d0ztdsvvip9xfpedrtlpxpztwr5xe0fw0rwt"&gt;26&lt;/key&gt;&lt;/foreign-keys&gt;&lt;ref-type name="Journal Article"&gt;17&lt;/ref-type&gt;&lt;contributors&gt;&lt;authors&gt;&lt;author&gt;Wei, S.&lt;/author&gt;&lt;author&gt;Liu, L.&lt;/author&gt;&lt;author&gt;Bi, B.&lt;/author&gt;&lt;author&gt;Li, H.&lt;/author&gt;&lt;author&gt;Hou, J.&lt;/author&gt;&lt;author&gt;Tan, S.&lt;/author&gt;&lt;author&gt;Chen, X.&lt;/author&gt;&lt;author&gt;Chen, W.&lt;/author&gt;&lt;author&gt;Jia, X.&lt;/author&gt;&lt;author&gt;Dong, G.&lt;/author&gt;&lt;author&gt;Qin, X.&lt;/author&gt;&lt;author&gt;Liu, Y.&lt;/author&gt;&lt;/authors&gt;&lt;/contributors&gt;&lt;auth-address&gt;Department of Psychiatry, First Affiliated Hospital, China Medical University, Shenyang, PR China.&lt;/auth-address&gt;&lt;titles&gt;&lt;title&gt;An intervention and follow-up study following a suicide attempt in the emergency departments of four general hospitals in Shenyang, China&lt;/title&gt;&lt;secondary-title&gt;Crisis&lt;/secondary-title&gt;&lt;alt-title&gt;Crisis&lt;/alt-title&gt;&lt;/titles&gt;&lt;periodical&gt;&lt;full-title&gt;Crisis&lt;/full-title&gt;&lt;abbr-1&gt;Crisis&lt;/abbr-1&gt;&lt;/periodical&gt;&lt;alt-periodical&gt;&lt;full-title&gt;Crisis&lt;/full-title&gt;&lt;abbr-1&gt;Crisis&lt;/abbr-1&gt;&lt;/alt-periodical&gt;&lt;pages&gt;107-15&lt;/pages&gt;&lt;volume&gt;34&lt;/volume&gt;&lt;number&gt;2&lt;/number&gt;&lt;edition&gt;2012/12/25&lt;/edition&gt;&lt;dates&gt;&lt;year&gt;2013&lt;/year&gt;&lt;/dates&gt;&lt;isbn&gt;0227-5910 (Print)&amp;#xD;0227-5910 (Linking)&lt;/isbn&gt;&lt;accession-num&gt;23261916&lt;/accession-num&gt;&lt;urls&gt;&lt;related-urls&gt;&lt;url&gt;http://www.ncbi.nlm.nih.gov/pubmed/23261916&lt;/url&gt;&lt;/related-urls&gt;&lt;/urls&gt;&lt;electronic-resource-num&gt;10.1027/0227-5910/a000181&lt;/electronic-resource-num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0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3EE7F64" w14:textId="77777777" w:rsidR="006D74EE" w:rsidRPr="006A56BF" w:rsidRDefault="00E91CB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  <w:p w14:paraId="73752AE4" w14:textId="77777777" w:rsidR="00E91CBC" w:rsidRPr="006A56BF" w:rsidRDefault="00E91CB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  <w:p w14:paraId="5D2BA051" w14:textId="2CE191B6" w:rsidR="00E91CBC" w:rsidRPr="006A56BF" w:rsidRDefault="00E91CB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DB237F0" w14:textId="77777777" w:rsidR="006D74EE" w:rsidRPr="006A56BF" w:rsidRDefault="006D74EE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1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9.28 [12.79] (8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E2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7.29 [13.87] (8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0.75 [12.34] (77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918DD55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9EFFC7D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6B635DC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73CE283" w14:textId="77777777" w:rsidR="006D74EE" w:rsidRPr="006A56BF" w:rsidRDefault="006D74EE" w:rsidP="008960B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1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6.60 [16.69] (</w:t>
            </w:r>
            <w:r w:rsidR="003B10E2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5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E2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6.66 [14.54] (</w:t>
            </w:r>
            <w:r w:rsidR="003B10E2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56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9.52 [16.71] (</w:t>
            </w:r>
            <w:r w:rsidR="003B10E2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61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5CA67CD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0FCDD65" w14:textId="77777777" w:rsidR="006D74EE" w:rsidRPr="006A56BF" w:rsidRDefault="006D74EE" w:rsidP="008960B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1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7.88 [24.59] (</w:t>
            </w:r>
            <w:r w:rsidR="003B10E2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34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E2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1.14 [22.42] (</w:t>
            </w:r>
            <w:r w:rsidR="003B10E2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41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0.72 [21.68] (</w:t>
            </w:r>
            <w:r w:rsidR="003B10E2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40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FC62ED4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0FF4B45" w14:textId="77777777" w:rsidR="006D74EE" w:rsidRPr="006A56BF" w:rsidRDefault="006D74EE" w:rsidP="008960B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1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2.60 [20.55] (</w:t>
            </w:r>
            <w:r w:rsidR="003B10E2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24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E2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1.33 [16.50] (</w:t>
            </w:r>
            <w:r w:rsidR="003B10E2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36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3.79 [17.83] (</w:t>
            </w:r>
            <w:r w:rsidR="003B10E2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27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CF737C8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1323E9D3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48DC2CFF" w14:textId="77777777" w:rsidTr="000F4830">
        <w:trPr>
          <w:cantSplit/>
          <w:trHeight w:val="56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6E18CF78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Global Assessment of Functioning (GAF)</w:t>
            </w:r>
          </w:p>
        </w:tc>
      </w:tr>
      <w:tr w:rsidR="006A56BF" w:rsidRPr="006A56BF" w14:paraId="18D7F356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vAlign w:val="center"/>
          </w:tcPr>
          <w:p w14:paraId="41B71CF6" w14:textId="77777777" w:rsidR="006D74EE" w:rsidRPr="006A56BF" w:rsidRDefault="006D74EE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Global functioning</w:t>
            </w:r>
            <w:hyperlink w:anchor="_ENREF_17" w:tooltip="Cedereke, 2002 #12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DZWRlcmVrZTwvQXV0aG9yPjxZZWFyPjIwMDI8L1llYXI+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DZWRlcmVrZTwvQXV0aG9yPjxZZWFyPjIwMDI8L1llYXI+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17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8DED98B" w14:textId="77777777" w:rsidR="006D74EE" w:rsidRPr="006A56BF" w:rsidRDefault="006D74EE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084C6A9D" w14:textId="77777777" w:rsidR="006D74EE" w:rsidRPr="006A56BF" w:rsidRDefault="006D74EE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76A2B697" w14:textId="77777777" w:rsidR="006D74EE" w:rsidRPr="006A56BF" w:rsidRDefault="006D74EE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B43A97A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DC99971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A106203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0.8 [19.4] (10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9.7 [20.7] (109)</w:t>
            </w:r>
          </w:p>
          <w:p w14:paraId="718CDE62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43C58E0" w14:textId="77777777" w:rsidR="006D74EE" w:rsidRPr="006A56BF" w:rsidRDefault="006D74EE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0.5 [19.9] (no data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0.3 [21.1] (no data)</w:t>
            </w:r>
            <w:r w:rsidR="008960B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r w:rsidR="008960B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A2A6C34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885F723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666B0F0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C9EBC02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09F63E2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DC78FB2" w14:textId="77777777" w:rsidR="008960B0" w:rsidRPr="006A56BF" w:rsidRDefault="008960B0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BE07B26" w14:textId="77777777" w:rsidR="008960B0" w:rsidRPr="006A56BF" w:rsidRDefault="008960B0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DE158B0" w14:textId="77777777" w:rsidR="008960B0" w:rsidRPr="006A56BF" w:rsidRDefault="008960B0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91449C0" w14:textId="77777777" w:rsidR="008960B0" w:rsidRPr="006A56BF" w:rsidRDefault="008960B0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A5E47A8" w14:textId="77777777" w:rsidR="006D74EE" w:rsidRPr="006A56BF" w:rsidRDefault="006D74EE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1.4 [20.4] (no data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8.6 [20.2] (no data)</w:t>
            </w:r>
            <w:r w:rsidR="008960B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r w:rsidR="008960B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DEFCA14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63283722" w14:textId="77777777" w:rsidR="006D74EE" w:rsidRPr="006A56BF" w:rsidRDefault="006D74EE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0097E063" w14:textId="77777777" w:rsidTr="00CD77DF">
        <w:trPr>
          <w:cantSplit/>
          <w:trHeight w:val="56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2F9EF7DF" w14:textId="77777777" w:rsidR="000174E3" w:rsidRPr="006A56BF" w:rsidRDefault="000174E3" w:rsidP="00CD77DF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WHO Well-Being Index</w:t>
            </w:r>
          </w:p>
        </w:tc>
      </w:tr>
      <w:tr w:rsidR="006A56BF" w:rsidRPr="006A56BF" w14:paraId="7DC5392A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  <w:vAlign w:val="center"/>
          </w:tcPr>
          <w:p w14:paraId="5D87D62F" w14:textId="4B3728CC" w:rsidR="007A1ACC" w:rsidRPr="006A56BF" w:rsidRDefault="007A1ACC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Well</w:t>
            </w:r>
            <w:r w:rsidR="009F6AC7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-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being</w:t>
            </w:r>
            <w:hyperlink w:anchor="_ENREF_9" w:tooltip="Bertolote, 2010 #7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CZXJ0b2xvdGU8L0F1dGhvcj48WWVhcj4yMDEwPC9ZZWFy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CZXJ0b2xvdGU8L0F1dGhvcj48WWVhcj4yMDEwPC9ZZWFy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9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F30A6F6" w14:textId="77777777" w:rsidR="007A1ACC" w:rsidRPr="006A56BF" w:rsidRDefault="007A1AC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R</w:t>
            </w:r>
          </w:p>
          <w:p w14:paraId="48820129" w14:textId="77777777" w:rsidR="007A1ACC" w:rsidRPr="006A56BF" w:rsidRDefault="007A1AC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V</w:t>
            </w:r>
          </w:p>
          <w:p w14:paraId="3E735AE9" w14:textId="77777777" w:rsidR="007A1ACC" w:rsidRPr="006A56BF" w:rsidRDefault="007A1AC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95ED2AF" w14:textId="77777777" w:rsidR="007A1ACC" w:rsidRPr="006A56BF" w:rsidRDefault="007A1ACC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No data</w:t>
            </w:r>
            <w:hyperlink w:anchor="_ENREF_9" w:tooltip="Bertolote, 2010 #7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CZXJ0b2xvdGU8L0F1dGhvcj48WWVhcj4yMDEwPC9ZZWFy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CZXJ0b2xvdGU8L0F1dGhvcj48WWVhcj4yMDEwPC9ZZWFy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9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5C5740A" w14:textId="77777777" w:rsidR="007A1ACC" w:rsidRPr="006A56BF" w:rsidRDefault="007A1ACC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3019620" w14:textId="77777777" w:rsidR="007A1ACC" w:rsidRPr="006A56BF" w:rsidRDefault="007A1ACC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EE91214" w14:textId="77777777" w:rsidR="007A1ACC" w:rsidRPr="006A56BF" w:rsidRDefault="007A1ACC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E677BE8" w14:textId="77777777" w:rsidR="007A1ACC" w:rsidRPr="006A56BF" w:rsidRDefault="007A1ACC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30949AC" w14:textId="77777777" w:rsidR="007A1ACC" w:rsidRPr="006A56BF" w:rsidRDefault="007A1ACC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65C35E2" w14:textId="77777777" w:rsidR="007A1ACC" w:rsidRPr="006A56BF" w:rsidRDefault="007A1ACC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A8BF63E" w14:textId="77777777" w:rsidR="007A1ACC" w:rsidRPr="006A56BF" w:rsidRDefault="007A1ACC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6728BE1" w14:textId="77777777" w:rsidR="007A1ACC" w:rsidRPr="006A56BF" w:rsidRDefault="007A1ACC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36D0B09" w14:textId="77777777" w:rsidR="007A1ACC" w:rsidRPr="006A56BF" w:rsidRDefault="007A1ACC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594D1902" w14:textId="77777777" w:rsidR="007A1ACC" w:rsidRPr="006A56BF" w:rsidRDefault="007A1ACC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122EFF7D" w14:textId="77777777" w:rsidR="00964CCF" w:rsidRPr="006A56BF" w:rsidRDefault="00964CCF">
      <w:pPr>
        <w:widowControl/>
        <w:jc w:val="left"/>
        <w:rPr>
          <w:color w:val="000000" w:themeColor="text1"/>
        </w:rPr>
      </w:pPr>
      <w:r w:rsidRPr="006A56BF">
        <w:rPr>
          <w:color w:val="000000" w:themeColor="text1"/>
        </w:rPr>
        <w:br w:type="page"/>
      </w:r>
    </w:p>
    <w:p w14:paraId="300C225F" w14:textId="0FB9E99A" w:rsidR="00964CCF" w:rsidRPr="006A56BF" w:rsidRDefault="00BA5E35" w:rsidP="00964CCF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63DD2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f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quality of life and global functioning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) (continued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24C69EF2" w14:textId="77777777" w:rsidTr="00BA2B53">
        <w:trPr>
          <w:cantSplit/>
          <w:trHeight w:val="155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5C8F66AF" w14:textId="77777777" w:rsidR="00964CCF" w:rsidRPr="006A56BF" w:rsidRDefault="00964CCF" w:rsidP="00BA2B5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04632F0E" w14:textId="77777777" w:rsidR="00964CCF" w:rsidRPr="006A56BF" w:rsidRDefault="004E1438" w:rsidP="00BA2B5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C10D9A4" w14:textId="77777777" w:rsidR="00964CCF" w:rsidRPr="006A56BF" w:rsidRDefault="00964CCF" w:rsidP="00BA2B5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D7A5333" w14:textId="77777777" w:rsidR="00964CCF" w:rsidRPr="006A56BF" w:rsidRDefault="00964CCF" w:rsidP="00BA2B5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8D6B7A6" w14:textId="77777777" w:rsidR="00964CCF" w:rsidRPr="006A56BF" w:rsidRDefault="00964CCF" w:rsidP="00BA2B5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0503944" w14:textId="77777777" w:rsidR="00964CCF" w:rsidRPr="006A56BF" w:rsidRDefault="00964CCF" w:rsidP="00BA2B5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2356EC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0B1B700" w14:textId="77777777" w:rsidR="00964CCF" w:rsidRPr="006A56BF" w:rsidRDefault="00964CCF" w:rsidP="00BA2B5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CC657E8" w14:textId="77777777" w:rsidR="00964CCF" w:rsidRPr="006A56BF" w:rsidRDefault="00964CCF" w:rsidP="00BA2B5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0276879" w14:textId="77777777" w:rsidR="00964CCF" w:rsidRPr="006A56BF" w:rsidRDefault="00964CCF" w:rsidP="00BA2B5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2DFDA46" w14:textId="77777777" w:rsidR="00964CCF" w:rsidRPr="006A56BF" w:rsidRDefault="00964CCF" w:rsidP="00BA2B5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0C593FC" w14:textId="77777777" w:rsidR="00964CCF" w:rsidRPr="006A56BF" w:rsidRDefault="00964CCF" w:rsidP="00BA2B5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6CAFB3E" w14:textId="77777777" w:rsidR="00964CCF" w:rsidRPr="006A56BF" w:rsidRDefault="00964CCF" w:rsidP="00BA2B5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64156B6A" w14:textId="77777777" w:rsidR="00964CCF" w:rsidRPr="006A56BF" w:rsidRDefault="00964CCF" w:rsidP="00BA2B5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3CC532F1" w14:textId="77777777" w:rsidTr="00BA2B53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72CC70CB" w14:textId="77777777" w:rsidR="00964CCF" w:rsidRPr="006A56BF" w:rsidRDefault="00964CCF" w:rsidP="00BA2B5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28101582" w14:textId="77777777" w:rsidR="00964CCF" w:rsidRPr="006A56BF" w:rsidRDefault="00964CCF" w:rsidP="00BA2B5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0C15D626" w14:textId="2F847150" w:rsidR="00964CCF" w:rsidRPr="006A56BF" w:rsidRDefault="00316279" w:rsidP="00417BBC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9F6AC7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9F6AC7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shown as "</w:t>
            </w:r>
            <w:r w:rsidR="009F6AC7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ean [SD] (n)</w:t>
            </w:r>
            <w:r w:rsidR="009F6AC7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kern w:val="0"/>
                <w:sz w:val="18"/>
                <w:szCs w:val="16"/>
              </w:rPr>
              <w:t>" 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9F6AC7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 or “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median [IQR] (n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)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59DDDB8D" w14:textId="77777777" w:rsidTr="00BA2B53">
        <w:trPr>
          <w:cantSplit/>
          <w:trHeight w:val="94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744017CC" w14:textId="0A2A73CD" w:rsidR="00964CCF" w:rsidRPr="006A56BF" w:rsidRDefault="00EF07AE" w:rsidP="00BA2B53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36-Item Short Form Health Survey</w:t>
            </w:r>
            <w:r w:rsidR="00964CCF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 (SF-36)</w:t>
            </w:r>
          </w:p>
        </w:tc>
      </w:tr>
      <w:tr w:rsidR="006A56BF" w:rsidRPr="006A56BF" w14:paraId="5299E571" w14:textId="77777777" w:rsidTr="00BA2B53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F3CA689" w14:textId="14C686E7" w:rsidR="007A1ACC" w:rsidRPr="006A56BF" w:rsidRDefault="00CD77DF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Health</w:t>
            </w:r>
            <w:r w:rsidR="009F6AC7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-r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 xml:space="preserve">elated </w:t>
            </w:r>
            <w:r w:rsidR="009F6AC7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q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 xml:space="preserve">uality of </w:t>
            </w:r>
            <w:r w:rsidR="009F6AC7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l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ife</w:t>
            </w:r>
            <w:hyperlink w:anchor="_ENREF_6" w:tooltip="Kawanishi, 2014 #162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LYXdhbmlzaGk8L0F1dGhvcj48WWVhcj4yMDE0PC9ZZWFy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LYXdhbmlzaGk8L0F1dGhvcj48WWVhcj4yMDE0PC9ZZWFy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6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4CDA857" w14:textId="77777777" w:rsidR="007A1ACC" w:rsidRPr="006A56BF" w:rsidRDefault="007A1ACC" w:rsidP="00BA2B5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R</w:t>
            </w:r>
          </w:p>
          <w:p w14:paraId="20BFF1E4" w14:textId="77777777" w:rsidR="007A1ACC" w:rsidRPr="006A56BF" w:rsidRDefault="007A1ACC" w:rsidP="00BA2B5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V</w:t>
            </w:r>
          </w:p>
          <w:p w14:paraId="7EAF7AF6" w14:textId="77777777" w:rsidR="007A1ACC" w:rsidRPr="006A56BF" w:rsidRDefault="007A1ACC" w:rsidP="00BA2B5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D0D25FB" w14:textId="77777777" w:rsidR="007A1ACC" w:rsidRPr="006A56BF" w:rsidRDefault="007A1ACC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No</w:t>
            </w:r>
            <w:r w:rsidR="007A042E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data</w:t>
            </w:r>
            <w:hyperlink w:anchor="_ENREF_6" w:tooltip="Kawanishi, 2014 #162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LYXdhbmlzaGk8L0F1dGhvcj48WWVhcj4yMDE0PC9ZZWFy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LYXdhbmlzaGk8L0F1dGhvcj48WWVhcj4yMDE0PC9ZZWFy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6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C76D656" w14:textId="77777777" w:rsidR="007A1ACC" w:rsidRPr="006A56BF" w:rsidRDefault="007A1ACC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6099E60" w14:textId="77777777" w:rsidR="007A1ACC" w:rsidRPr="006A56BF" w:rsidRDefault="007A1ACC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A0D8989" w14:textId="77777777" w:rsidR="007A1ACC" w:rsidRPr="006A56BF" w:rsidRDefault="007A1ACC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462439B" w14:textId="77777777" w:rsidR="007A1ACC" w:rsidRPr="006A56BF" w:rsidRDefault="007A1ACC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8C86E4B" w14:textId="77777777" w:rsidR="007A1ACC" w:rsidRPr="006A56BF" w:rsidRDefault="007A1ACC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C3C1D0C" w14:textId="77777777" w:rsidR="007A1ACC" w:rsidRPr="006A56BF" w:rsidRDefault="007A1ACC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9331B1E" w14:textId="77777777" w:rsidR="007A1ACC" w:rsidRPr="006A56BF" w:rsidRDefault="007A1ACC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8A42BDC" w14:textId="77777777" w:rsidR="007A1ACC" w:rsidRPr="006A56BF" w:rsidRDefault="007A1ACC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D336838" w14:textId="77777777" w:rsidR="007A1ACC" w:rsidRPr="006A56BF" w:rsidRDefault="007A1ACC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18320942" w14:textId="77777777" w:rsidR="007A1ACC" w:rsidRPr="006A56BF" w:rsidRDefault="007A1ACC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185A894F" w14:textId="77777777" w:rsidTr="00BA2B53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7504104A" w14:textId="77777777" w:rsidR="00964CCF" w:rsidRPr="006A56BF" w:rsidRDefault="00964CCF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P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hysical</w:t>
            </w:r>
            <w:r w:rsidR="00CD77DF"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 xml:space="preserve"> functioning</w:t>
            </w:r>
            <w:hyperlink w:anchor="_ENREF_7" w:tooltip="Hatcher, 2015 #169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7F1EAD5" w14:textId="77777777" w:rsidR="00964CCF" w:rsidRPr="006A56BF" w:rsidRDefault="00964CCF" w:rsidP="00BA2B5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56CAC246" w14:textId="77777777" w:rsidR="00964CCF" w:rsidRPr="006A56BF" w:rsidRDefault="00964CCF" w:rsidP="00BA2B5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3B8BC98D" w14:textId="77777777" w:rsidR="00964CCF" w:rsidRPr="006A56BF" w:rsidRDefault="00964CCF" w:rsidP="00BA2B5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CC0030E" w14:textId="77777777" w:rsidR="00964CCF" w:rsidRPr="006A56BF" w:rsidRDefault="00964CCF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7.7 [12.2] (311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9.0 [11.2] (347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D42324F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F90F537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71C03D8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8CC262D" w14:textId="77777777" w:rsidR="00964CCF" w:rsidRPr="006A56BF" w:rsidRDefault="00964CCF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7.5 [11.9] (20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8.5 [11.4] (246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AE1425F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EBC0EED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F9580D3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57BF9B0" w14:textId="77777777" w:rsidR="00964CCF" w:rsidRPr="006A56BF" w:rsidRDefault="00964CCF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8.8 [11.0] (21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8.6 [10.8] (2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026C960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4B084C0E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5E5C5B52" w14:textId="77777777" w:rsidTr="00BA2B53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4525578" w14:textId="77777777" w:rsidR="00964CCF" w:rsidRPr="006A56BF" w:rsidRDefault="00964CCF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ental</w:t>
            </w:r>
            <w:r w:rsidR="00CD77DF"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 xml:space="preserve"> functioning</w:t>
            </w:r>
            <w:hyperlink w:anchor="_ENREF_7" w:tooltip="Hatcher, 2015 #169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IYXRjaGVyPC9BdXRob3I+PFllYXI+MjAxNTwvWWVhcj48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7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5A5B828" w14:textId="77777777" w:rsidR="00964CCF" w:rsidRPr="006A56BF" w:rsidRDefault="00964CCF" w:rsidP="00BA2B5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0196AF07" w14:textId="77777777" w:rsidR="00964CCF" w:rsidRPr="006A56BF" w:rsidRDefault="00964CCF" w:rsidP="00BA2B5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0CC54084" w14:textId="77777777" w:rsidR="00964CCF" w:rsidRPr="006A56BF" w:rsidRDefault="00964CCF" w:rsidP="00BA2B5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648B870" w14:textId="77777777" w:rsidR="00964CCF" w:rsidRPr="006A56BF" w:rsidRDefault="00964CCF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9.4 [12.8] (311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9.9 [13.8] (347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ED84D4F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B1A9CC3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6FCCADC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AFF05D5" w14:textId="77777777" w:rsidR="00964CCF" w:rsidRPr="006A56BF" w:rsidRDefault="00964CCF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1.8 [15.8] (20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8.8 [16.4] (246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48F80CB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04C9900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5968A1C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B3D50B4" w14:textId="77777777" w:rsidR="00964CCF" w:rsidRPr="006A56BF" w:rsidRDefault="00964CCF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1.0 [16.5] (21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2.9 [17.0] (234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A4DDF08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48722759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5A087233" w14:textId="77777777" w:rsidTr="00BA2B53">
        <w:trPr>
          <w:cantSplit/>
          <w:trHeight w:val="70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18283866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Children’s Global Assessment Scale (CGAS)</w:t>
            </w:r>
          </w:p>
        </w:tc>
      </w:tr>
      <w:tr w:rsidR="006A56BF" w:rsidRPr="006A56BF" w14:paraId="6A0A1E5F" w14:textId="77777777" w:rsidTr="00BA2B53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11203DE" w14:textId="77777777" w:rsidR="00964CCF" w:rsidRPr="006A56BF" w:rsidRDefault="00CD77DF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 xml:space="preserve">Severity of psychiatric </w:t>
            </w:r>
            <w:r w:rsidR="007A042E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disturbance</w:t>
            </w:r>
            <w:hyperlink w:anchor="_ENREF_28" w:tooltip="Ougrin, 2011 #21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PdWdyaW48L0F1dGhvcj48WWVhcj4yMDExPC9ZZWFyPjxS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PdWdyaW48L0F1dGhvcj48WWVhcj4yMDExPC9ZZWFyPjxS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8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7B2B205B" w14:textId="77777777" w:rsidR="00964CCF" w:rsidRPr="006A56BF" w:rsidRDefault="00964CCF" w:rsidP="00BA2B5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4085328D" w14:textId="77777777" w:rsidR="00964CCF" w:rsidRPr="006A56BF" w:rsidRDefault="00964CCF" w:rsidP="00BA2B5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  <w:p w14:paraId="50F12FDA" w14:textId="77777777" w:rsidR="00964CCF" w:rsidRPr="006A56BF" w:rsidRDefault="00964CCF" w:rsidP="00BA2B5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FC595DC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A1306B1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6F4921C" w14:textId="77777777" w:rsidR="00964CCF" w:rsidRPr="006A56BF" w:rsidRDefault="00964CCF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5.6 [6.2] (35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6.0 [6.0] (35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F9625E6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E38A76B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E7B9CEC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73FD68A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7162693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7D2C952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C820231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629ADC81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1940ACD9" w14:textId="77777777" w:rsidTr="00BA2B53">
        <w:trPr>
          <w:cantSplit/>
          <w:trHeight w:val="64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213C16BA" w14:textId="455954F3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Strength</w:t>
            </w:r>
            <w:r w:rsidR="009F6AC7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s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 and Difficulties Questionnaire (SDQ)</w:t>
            </w:r>
          </w:p>
        </w:tc>
      </w:tr>
      <w:tr w:rsidR="006A56BF" w:rsidRPr="006A56BF" w14:paraId="0A7994BB" w14:textId="77777777" w:rsidTr="004E1438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6133BB0D" w14:textId="77777777" w:rsidR="00964CCF" w:rsidRPr="006A56BF" w:rsidRDefault="00964CCF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 xml:space="preserve">Strength and </w:t>
            </w:r>
            <w:r w:rsidR="00E73829"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d</w:t>
            </w:r>
            <w:r w:rsidR="007A042E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ifficulties</w:t>
            </w:r>
            <w:hyperlink w:anchor="_ENREF_28" w:tooltip="Ougrin, 2011 #21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PdWdyaW48L0F1dGhvcj48WWVhcj4yMDExPC9ZZWFyPjxS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PdWdyaW48L0F1dGhvcj48WWVhcj4yMDExPC9ZZWFyPjxS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8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189BC0BC" w14:textId="77777777" w:rsidR="00964CCF" w:rsidRPr="006A56BF" w:rsidRDefault="00964CCF" w:rsidP="00BA2B5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2A3DAC10" w14:textId="77777777" w:rsidR="00964CCF" w:rsidRPr="006A56BF" w:rsidRDefault="00964CCF" w:rsidP="00BA2B5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1AFEAB65" w14:textId="77777777" w:rsidR="00964CCF" w:rsidRPr="006A56BF" w:rsidRDefault="00964CCF" w:rsidP="00BA2B5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37020368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63496BB8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12B661DD" w14:textId="77777777" w:rsidR="00964CCF" w:rsidRPr="006A56BF" w:rsidRDefault="00964CCF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4.6 [12.9] (35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0.1 [9.9] (35)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79D523F6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00D19BEB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04572A1E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1EF766AA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142A5BB7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380D2867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6BD3B9FD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single" w:sz="18" w:space="0" w:color="auto"/>
            </w:tcBorders>
          </w:tcPr>
          <w:p w14:paraId="34931AD8" w14:textId="77777777" w:rsidR="00964CCF" w:rsidRPr="006A56BF" w:rsidRDefault="00964CCF" w:rsidP="00BA2B5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29E2F75C" w14:textId="77777777" w:rsidR="009F6AC7" w:rsidRPr="006A56BF" w:rsidRDefault="009F6AC7" w:rsidP="00264411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Abbreviations: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proofErr w:type="spell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wk</w:t>
      </w:r>
      <w:proofErr w:type="spellEnd"/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week/weeks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proofErr w:type="spell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mo</w:t>
      </w:r>
      <w:proofErr w:type="spellEnd"/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month/months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E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experimental intervention group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C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control group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</w:p>
    <w:p w14:paraId="6ED17763" w14:textId="11BC4C46" w:rsidR="00264411" w:rsidRPr="006A56BF" w:rsidRDefault="009F6AC7" w:rsidP="00264411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The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Validation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column shows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whether the psychological measure had been previously shown to have reliability,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valid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, and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predictabil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R: Previous evidence for reliability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;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V: Previous evidence for validity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;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P: Previous evidence for predictability.</w:t>
      </w:r>
    </w:p>
    <w:p w14:paraId="74DE0CD2" w14:textId="2BAD5082" w:rsidR="006D74EE" w:rsidRDefault="008960B0" w:rsidP="006D74EE">
      <w:pPr>
        <w:widowControl/>
        <w:jc w:val="left"/>
        <w:rPr>
          <w:rFonts w:asciiTheme="majorHAnsi" w:hAnsiTheme="majorHAnsi" w:cstheme="majorHAnsi"/>
          <w:color w:val="000000" w:themeColor="text1"/>
          <w:sz w:val="16"/>
          <w:szCs w:val="16"/>
        </w:rPr>
      </w:pPr>
      <w:proofErr w:type="spellStart"/>
      <w:proofErr w:type="gram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  <w:vertAlign w:val="superscript"/>
        </w:rPr>
        <w:t>a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The</w:t>
      </w:r>
      <w:r w:rsidR="00CF7B07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se</w:t>
      </w:r>
      <w:proofErr w:type="spellEnd"/>
      <w:proofErr w:type="gramEnd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data were based on 163</w:t>
      </w:r>
      <w:r w:rsidR="007A1ACC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(E and C groups)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individuals who completed the ratings </w:t>
      </w:r>
      <w:r w:rsidR="00417BBC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at</w:t>
      </w:r>
      <w:r w:rsidR="00417BBC"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both 1 </w:t>
      </w:r>
      <w:proofErr w:type="spell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mo</w:t>
      </w:r>
      <w:proofErr w:type="spellEnd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and 12 mo.</w:t>
      </w:r>
    </w:p>
    <w:p w14:paraId="2EA1D09A" w14:textId="77777777" w:rsidR="00A56AB5" w:rsidRPr="00A56AB5" w:rsidRDefault="00A56AB5" w:rsidP="00A56AB5">
      <w:pPr>
        <w:widowControl/>
        <w:spacing w:line="240" w:lineRule="exact"/>
        <w:jc w:val="lef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A56AB5">
        <w:rPr>
          <w:rFonts w:asciiTheme="majorHAnsi" w:hAnsiTheme="majorHAnsi" w:cstheme="majorHAnsi"/>
          <w:color w:val="000000" w:themeColor="text1"/>
          <w:sz w:val="16"/>
          <w:szCs w:val="16"/>
        </w:rPr>
        <w:t>See references in Additional file 11.</w:t>
      </w:r>
    </w:p>
    <w:p w14:paraId="32F65183" w14:textId="77777777" w:rsidR="00A56AB5" w:rsidRPr="006A56BF" w:rsidRDefault="00A56AB5" w:rsidP="006D74EE">
      <w:pPr>
        <w:widowControl/>
        <w:jc w:val="left"/>
        <w:rPr>
          <w:color w:val="000000" w:themeColor="text1"/>
        </w:rPr>
      </w:pPr>
    </w:p>
    <w:p w14:paraId="059EB7DF" w14:textId="77777777" w:rsidR="006D74EE" w:rsidRPr="006A56BF" w:rsidRDefault="006D74EE" w:rsidP="006D74EE">
      <w:pPr>
        <w:widowControl/>
        <w:jc w:val="left"/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color w:val="000000" w:themeColor="text1"/>
        </w:rPr>
        <w:br w:type="page"/>
      </w:r>
    </w:p>
    <w:p w14:paraId="3500A8EC" w14:textId="38EDCE09" w:rsidR="00B81DD3" w:rsidRPr="006A56BF" w:rsidRDefault="00BA5E35" w:rsidP="00B81DD3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63DD2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g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7063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problem solving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41C37F6B" w14:textId="77777777" w:rsidTr="00B81DD3">
        <w:trPr>
          <w:cantSplit/>
          <w:trHeight w:val="154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755D4770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168A8E7F" w14:textId="77777777" w:rsidR="00B81DD3" w:rsidRPr="006A56BF" w:rsidRDefault="004E1438" w:rsidP="00B81DD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C896CE3" w14:textId="77777777" w:rsidR="00B81DD3" w:rsidRPr="006A56BF" w:rsidRDefault="00B81DD3" w:rsidP="00B81DD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F2316A2" w14:textId="77777777" w:rsidR="00B81DD3" w:rsidRPr="006A56BF" w:rsidRDefault="00B81DD3" w:rsidP="00B81DD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0281A59" w14:textId="77777777" w:rsidR="00B81DD3" w:rsidRPr="006A56BF" w:rsidRDefault="00B81DD3" w:rsidP="00B81DD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D878579" w14:textId="77777777" w:rsidR="00B81DD3" w:rsidRPr="006A56BF" w:rsidRDefault="00B81DD3" w:rsidP="00B81DD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2356EC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3185531" w14:textId="77777777" w:rsidR="00B81DD3" w:rsidRPr="006A56BF" w:rsidRDefault="00B81DD3" w:rsidP="00B81DD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788F14C" w14:textId="77777777" w:rsidR="00B81DD3" w:rsidRPr="006A56BF" w:rsidRDefault="00B81DD3" w:rsidP="00B81DD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B9DC8CD" w14:textId="77777777" w:rsidR="00B81DD3" w:rsidRPr="006A56BF" w:rsidRDefault="00B81DD3" w:rsidP="00B81DD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F2D324A" w14:textId="77777777" w:rsidR="00B81DD3" w:rsidRPr="006A56BF" w:rsidRDefault="00B81DD3" w:rsidP="00B81DD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3EF4E94" w14:textId="77777777" w:rsidR="00B81DD3" w:rsidRPr="006A56BF" w:rsidRDefault="00B81DD3" w:rsidP="00B81DD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EA62377" w14:textId="77777777" w:rsidR="00B81DD3" w:rsidRPr="006A56BF" w:rsidRDefault="00B81DD3" w:rsidP="00B81DD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16AB3957" w14:textId="77777777" w:rsidR="00B81DD3" w:rsidRPr="006A56BF" w:rsidRDefault="00B81DD3" w:rsidP="00B81DD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54C0A4AC" w14:textId="77777777" w:rsidTr="00B81DD3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03FC0A49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772340E6" w14:textId="77777777" w:rsidR="00B81DD3" w:rsidRPr="006A56BF" w:rsidRDefault="00B81DD3" w:rsidP="00B81DD3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1E7DA21B" w14:textId="5ECF6E27" w:rsidR="00B81DD3" w:rsidRPr="006A56BF" w:rsidRDefault="00316279" w:rsidP="007568C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7568C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7568C0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shown as "</w:t>
            </w:r>
            <w:r w:rsidR="007568C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ean [SD] (n)</w:t>
            </w:r>
            <w:r w:rsidR="007568C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kern w:val="0"/>
                <w:sz w:val="18"/>
                <w:szCs w:val="16"/>
              </w:rPr>
              <w:t>" 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7568C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 or “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median [IQR] (n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)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567DAB92" w14:textId="77777777" w:rsidTr="00F44EE3">
        <w:trPr>
          <w:cantSplit/>
          <w:trHeight w:val="21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7D7A4388" w14:textId="77777777" w:rsidR="00F44EE3" w:rsidRPr="006A56BF" w:rsidRDefault="00F44EE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Problem Solving Inventory</w:t>
            </w:r>
          </w:p>
        </w:tc>
      </w:tr>
      <w:tr w:rsidR="006A56BF" w:rsidRPr="006A56BF" w14:paraId="5560D4FA" w14:textId="77777777" w:rsidTr="00B81DD3">
        <w:trPr>
          <w:cantSplit/>
          <w:trHeight w:val="624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E2BE0EC" w14:textId="77777777" w:rsidR="00B81DD3" w:rsidRPr="006A56BF" w:rsidRDefault="00B81DD3" w:rsidP="00DB0BAB">
            <w:pPr>
              <w:jc w:val="left"/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  <w:t>Problem solving confidence (F</w:t>
            </w:r>
            <w:r w:rsidR="0074376A" w:rsidRPr="006A56BF"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  <w:t>I)</w:t>
            </w:r>
            <w:hyperlink w:anchor="_ENREF_24" w:tooltip="Raj, 2001 #17" w:history="1">
              <w:r w:rsidR="00A66EFB" w:rsidRPr="006A56BF">
                <w:rPr>
                  <w:rFonts w:asciiTheme="majorHAnsi" w:eastAsia="MS PGothic" w:hAnsiTheme="majorHAnsi" w:cstheme="majorHAnsi"/>
                  <w:bCs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bCs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bCs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bCs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eastAsia="MS PGothic" w:hAnsiTheme="majorHAnsi" w:cstheme="majorHAnsi"/>
                  <w:bCs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4609240" w14:textId="77777777" w:rsidR="00B81DD3" w:rsidRPr="006A56BF" w:rsidRDefault="00B81DD3" w:rsidP="00B81DD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67D79D41" w14:textId="77777777" w:rsidR="00B81DD3" w:rsidRPr="006A56BF" w:rsidRDefault="00B81DD3" w:rsidP="00B81DD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55B8B80E" w14:textId="77777777" w:rsidR="00B81DD3" w:rsidRPr="006A56BF" w:rsidRDefault="00B81DD3" w:rsidP="00B81DD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A79CB14" w14:textId="77777777" w:rsidR="00B81DD3" w:rsidRPr="006A56BF" w:rsidRDefault="00B81DD3" w:rsidP="00A97FA7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5.9 [7.23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9.9 [5.14] (20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D707783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EA5ADBC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506FAA3" w14:textId="77777777" w:rsidR="00B81DD3" w:rsidRPr="006A56BF" w:rsidRDefault="00B81DD3" w:rsidP="00B81DD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7CA0412" w14:textId="77777777" w:rsidR="00B81DD3" w:rsidRPr="006A56BF" w:rsidRDefault="00B81DD3" w:rsidP="003C5D08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7.4 [13.46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1.65 [6.41] (20)</w:t>
            </w:r>
            <w:r w:rsidRPr="006A56BF">
              <w:rPr>
                <w:rFonts w:asciiTheme="majorHAnsi" w:hAnsiTheme="majorHAnsi" w:cstheme="majorHAnsi"/>
                <w:color w:val="000000" w:themeColor="text1"/>
              </w:rPr>
              <w:t xml:space="preserve"> </w:t>
            </w:r>
            <w:r w:rsidR="00B62773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C0B23F8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26FBD7B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3C4F019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53BD5CF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386413D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10818F3D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470C8E0F" w14:textId="77777777" w:rsidTr="00B81DD3">
        <w:trPr>
          <w:cantSplit/>
          <w:trHeight w:val="624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7ED74F09" w14:textId="77777777" w:rsidR="00B81DD3" w:rsidRPr="006A56BF" w:rsidRDefault="00B81DD3" w:rsidP="00DB0BAB">
            <w:pPr>
              <w:jc w:val="left"/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  <w:t>Approach avoidance style (F</w:t>
            </w:r>
            <w:r w:rsidR="0074376A" w:rsidRPr="006A56BF"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  <w:t>II)</w:t>
            </w:r>
            <w:hyperlink w:anchor="_ENREF_24" w:tooltip="Raj, 2001 #17" w:history="1">
              <w:r w:rsidR="00A66EFB" w:rsidRPr="006A56BF">
                <w:rPr>
                  <w:rFonts w:asciiTheme="majorHAnsi" w:eastAsia="MS PGothic" w:hAnsiTheme="majorHAnsi" w:cstheme="majorHAnsi"/>
                  <w:bCs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bCs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bCs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bCs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eastAsia="MS PGothic" w:hAnsiTheme="majorHAnsi" w:cstheme="majorHAnsi"/>
                  <w:bCs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50012C5" w14:textId="77777777" w:rsidR="00B81DD3" w:rsidRPr="006A56BF" w:rsidRDefault="00B81DD3" w:rsidP="00B81DD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0EDCC4D8" w14:textId="77777777" w:rsidR="00B81DD3" w:rsidRPr="006A56BF" w:rsidRDefault="00B81DD3" w:rsidP="00B81DD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46784B90" w14:textId="006DD0A5" w:rsidR="00B81DD3" w:rsidRPr="006A56BF" w:rsidRDefault="00B81DD3" w:rsidP="007568C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FF7BCE4" w14:textId="77777777" w:rsidR="00B81DD3" w:rsidRPr="006A56BF" w:rsidRDefault="00B81DD3" w:rsidP="00A97FA7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9.05 [9.05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4.85 [5.80] (20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E1627AF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2FD2889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508DFF1" w14:textId="77777777" w:rsidR="00B81DD3" w:rsidRPr="006A56BF" w:rsidRDefault="00B81DD3" w:rsidP="00B81DD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0840807" w14:textId="77777777" w:rsidR="00B81DD3" w:rsidRPr="006A56BF" w:rsidRDefault="00B81DD3" w:rsidP="003C5D08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.9 [10.53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.45 [6.42] (20)</w:t>
            </w:r>
            <w:r w:rsidRPr="006A56BF">
              <w:rPr>
                <w:rFonts w:asciiTheme="majorHAnsi" w:hAnsiTheme="majorHAnsi" w:cstheme="majorHAnsi"/>
                <w:color w:val="000000" w:themeColor="text1"/>
              </w:rPr>
              <w:t xml:space="preserve"> </w:t>
            </w:r>
            <w:r w:rsidR="00B62773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434C877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7FB417D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D0C4474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AAB13A5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01D845E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376C0BC6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398D37FC" w14:textId="77777777" w:rsidTr="00B81DD3">
        <w:trPr>
          <w:cantSplit/>
          <w:trHeight w:val="624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7B2BB34" w14:textId="77777777" w:rsidR="00B81DD3" w:rsidRPr="006A56BF" w:rsidRDefault="00B81DD3" w:rsidP="00DB0BAB">
            <w:pPr>
              <w:jc w:val="left"/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  <w:t>Personal control (F</w:t>
            </w:r>
            <w:r w:rsidR="0074376A" w:rsidRPr="006A56BF"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  <w:t>III)</w:t>
            </w:r>
            <w:hyperlink w:anchor="_ENREF_24" w:tooltip="Raj, 2001 #17" w:history="1">
              <w:r w:rsidR="00A66EFB" w:rsidRPr="006A56BF">
                <w:rPr>
                  <w:rFonts w:asciiTheme="majorHAnsi" w:eastAsia="MS PGothic" w:hAnsiTheme="majorHAnsi" w:cstheme="majorHAnsi"/>
                  <w:bCs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bCs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bCs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bCs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eastAsia="MS PGothic" w:hAnsiTheme="majorHAnsi" w:cstheme="majorHAnsi"/>
                  <w:bCs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EC486FE" w14:textId="77777777" w:rsidR="00B81DD3" w:rsidRPr="006A56BF" w:rsidRDefault="00B81DD3" w:rsidP="00B81DD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447B9497" w14:textId="77777777" w:rsidR="00B81DD3" w:rsidRPr="006A56BF" w:rsidRDefault="00B81DD3" w:rsidP="00B81DD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54004849" w14:textId="77777777" w:rsidR="00B81DD3" w:rsidRPr="006A56BF" w:rsidRDefault="00B81DD3" w:rsidP="00B81DD3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9E1F3C9" w14:textId="77777777" w:rsidR="00B81DD3" w:rsidRPr="006A56BF" w:rsidRDefault="00B81DD3" w:rsidP="00A97FA7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2.5 [4.38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9.7 [3.93] (20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C5222A3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6079F08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D6CCB3F" w14:textId="77777777" w:rsidR="00B81DD3" w:rsidRPr="006A56BF" w:rsidRDefault="00B81DD3" w:rsidP="00B81DD3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1BE2BD1" w14:textId="77777777" w:rsidR="00B81DD3" w:rsidRPr="006A56BF" w:rsidRDefault="00B81DD3" w:rsidP="003C5D08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.15 [7.03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1.5 [3.62] (20)</w:t>
            </w:r>
            <w:r w:rsidRPr="006A56BF">
              <w:rPr>
                <w:rFonts w:asciiTheme="majorHAnsi" w:hAnsiTheme="majorHAnsi" w:cstheme="majorHAnsi"/>
                <w:color w:val="000000" w:themeColor="text1"/>
              </w:rPr>
              <w:t xml:space="preserve"> </w:t>
            </w:r>
            <w:r w:rsidR="00B62773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7A3DB8D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42A75E8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BFA1C46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51B7EDA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ADE275F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27992781" w14:textId="77777777" w:rsidR="00B81DD3" w:rsidRPr="006A56BF" w:rsidRDefault="00B81DD3" w:rsidP="00B81DD3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7A8FBC66" w14:textId="77777777" w:rsidTr="000F4830">
        <w:trPr>
          <w:cantSplit/>
          <w:trHeight w:val="83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79A99A42" w14:textId="62F36406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6"/>
                <w:szCs w:val="16"/>
              </w:rPr>
              <w:t>S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elf-Rating Problem-</w:t>
            </w:r>
            <w:r w:rsidR="007568C0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S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olving Scale (SRPS; 1987)</w:t>
            </w:r>
          </w:p>
        </w:tc>
      </w:tr>
      <w:tr w:rsidR="006A56BF" w:rsidRPr="006A56BF" w14:paraId="6CD6641A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773BA0F1" w14:textId="77777777" w:rsidR="00400251" w:rsidRPr="006A56BF" w:rsidRDefault="00400251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Attitude and response to interpersonal problems</w:t>
            </w:r>
            <w:hyperlink w:anchor="_ENREF_22" w:tooltip="McLeavey, 1994 #14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NY0xlYXZleTwvQXV0aG9yPjxZZWFyPjE5OTQ8L1llYXI+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NY0xlYXZleTwvQXV0aG9yPjxZZWFyPjE5OTQ8L1llYXI+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2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59A428C" w14:textId="77777777" w:rsidR="00400251" w:rsidRPr="006A56BF" w:rsidRDefault="00400251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49F7DE95" w14:textId="77777777" w:rsidR="00400251" w:rsidRPr="006A56BF" w:rsidRDefault="00400251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4522DF48" w14:textId="77777777" w:rsidR="00400251" w:rsidRPr="006A56BF" w:rsidRDefault="00400251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5DCAF3C" w14:textId="77777777" w:rsidR="00400251" w:rsidRPr="006A56BF" w:rsidRDefault="00400251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0.68 [10.50] (1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.10 [6.92] (20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E3B8815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CE06E10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8EB2CE3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125C879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18892CA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F741823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3CEDEDD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248B08F" w14:textId="77777777" w:rsidR="00400251" w:rsidRPr="006A56BF" w:rsidRDefault="00400251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0.59 [14.07] (1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.65 [10.55] (16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9AA237C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5F20151A" w14:textId="77777777" w:rsidR="00400251" w:rsidRPr="006A56BF" w:rsidRDefault="0040025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77CB3B98" w14:textId="77777777" w:rsidR="009C65A1" w:rsidRPr="006A56BF" w:rsidRDefault="009C65A1">
      <w:pPr>
        <w:widowControl/>
        <w:jc w:val="left"/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Cs w:val="16"/>
        </w:rPr>
        <w:br w:type="page"/>
      </w:r>
    </w:p>
    <w:p w14:paraId="4ABA23B0" w14:textId="7E7EC106" w:rsidR="009C65A1" w:rsidRPr="006A56BF" w:rsidRDefault="00BA5E35" w:rsidP="009C65A1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63DD2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7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g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problem solving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) (continued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2E76C554" w14:textId="77777777" w:rsidTr="000F4830">
        <w:trPr>
          <w:cantSplit/>
          <w:trHeight w:val="154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61F7FF50" w14:textId="77777777" w:rsidR="009C65A1" w:rsidRPr="006A56BF" w:rsidRDefault="009C65A1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020A7AE1" w14:textId="77777777" w:rsidR="009C65A1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718C2E8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BFA2ED4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7E33EC1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3EB2D62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2356EC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038D613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F79900F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59884A2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7253E59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AD5D424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8385401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13FB65A2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3EA8E751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1D7CFA50" w14:textId="77777777" w:rsidR="009C65A1" w:rsidRPr="006A56BF" w:rsidRDefault="009C65A1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5E9B9DE3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1304EA9B" w14:textId="0934079A" w:rsidR="009C65A1" w:rsidRPr="006A56BF" w:rsidRDefault="00316279" w:rsidP="007568C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7568C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7568C0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shown as "</w:t>
            </w:r>
            <w:r w:rsidR="007568C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ean [SD] (n)</w:t>
            </w:r>
            <w:r w:rsidR="007568C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kern w:val="0"/>
                <w:sz w:val="18"/>
                <w:szCs w:val="16"/>
              </w:rPr>
              <w:t>" 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7568C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 or “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median [IQR] (n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)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6862790B" w14:textId="77777777" w:rsidTr="000F4830">
        <w:trPr>
          <w:cantSplit/>
          <w:trHeight w:val="64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70BEF24D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proofErr w:type="spellStart"/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Miskimins</w:t>
            </w:r>
            <w:proofErr w:type="spellEnd"/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 Self-Goal-Other discrepancy scale (MSGO; 1979)</w:t>
            </w:r>
          </w:p>
        </w:tc>
      </w:tr>
      <w:tr w:rsidR="006A56BF" w:rsidRPr="006A56BF" w14:paraId="1D1FF732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4CA8B9E" w14:textId="77777777" w:rsidR="009C65A1" w:rsidRPr="006A56BF" w:rsidRDefault="009C65A1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</w:rPr>
              <w:t>Self- and ideal concept</w:t>
            </w:r>
            <w:hyperlink w:anchor="_ENREF_22" w:tooltip="McLeavey, 1994 #14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NY0xlYXZleTwvQXV0aG9yPjxZZWFyPjE5OTQ8L1llYXI+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NY0xlYXZleTwvQXV0aG9yPjxZZWFyPjE5OTQ8L1llYXI+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2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73DFB87" w14:textId="77777777" w:rsidR="009C65A1" w:rsidRPr="006A56BF" w:rsidRDefault="00E91CB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  <w:p w14:paraId="0296AB85" w14:textId="77777777" w:rsidR="00E91CBC" w:rsidRPr="006A56BF" w:rsidRDefault="00E91CB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  <w:p w14:paraId="095AE01A" w14:textId="3C7C1B00" w:rsidR="00E91CBC" w:rsidRPr="006A56BF" w:rsidRDefault="00E91CB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E5405A8" w14:textId="77777777" w:rsidR="009C65A1" w:rsidRPr="006A56BF" w:rsidRDefault="009C65A1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6.32 [11.13] (1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.20 [6.24] (20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869F16B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35F8B96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37ABAC1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65B5FF9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A7D8F7A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DF601C0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1AE1910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F044D62" w14:textId="77777777" w:rsidR="009C65A1" w:rsidRPr="006A56BF" w:rsidRDefault="009C65A1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6.06 [11.69] (17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.38 [6.24] (16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31988E2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35A52F9A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344B9DB0" w14:textId="77777777" w:rsidTr="000F4830">
        <w:trPr>
          <w:cantSplit/>
          <w:trHeight w:val="64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6E5B013E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Dysfunctional Attitude Scale (DAS</w:t>
            </w:r>
            <w:r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>)</w:t>
            </w:r>
          </w:p>
        </w:tc>
      </w:tr>
      <w:tr w:rsidR="006A56BF" w:rsidRPr="006A56BF" w14:paraId="2E9E5F0C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3ED2DA5" w14:textId="2EDAA460" w:rsidR="009C65A1" w:rsidRPr="006A56BF" w:rsidRDefault="009C65A1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 xml:space="preserve">Dysfunctional </w:t>
            </w:r>
            <w:r w:rsidR="007568C0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a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ttitude</w:t>
            </w:r>
            <w:hyperlink w:anchor="_ENREF_24" w:tooltip="Raj, 2001 #17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CFD026F" w14:textId="77777777" w:rsidR="009C65A1" w:rsidRPr="006A56BF" w:rsidRDefault="009C65A1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215340F5" w14:textId="77777777" w:rsidR="009C65A1" w:rsidRPr="006A56BF" w:rsidRDefault="009C65A1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11EFA84F" w14:textId="77777777" w:rsidR="009C65A1" w:rsidRPr="006A56BF" w:rsidRDefault="009C65A1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218A61B" w14:textId="77777777" w:rsidR="009C65A1" w:rsidRPr="006A56BF" w:rsidRDefault="009C65A1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78.15 [22.22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71.30 [14.77] (20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6A9379E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4C7921F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73D947E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0766875" w14:textId="77777777" w:rsidR="009C65A1" w:rsidRPr="006A56BF" w:rsidRDefault="009C65A1" w:rsidP="003C5D08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9.65 [46.98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1.6 [14.36] (20)</w:t>
            </w:r>
            <w:r w:rsidR="00B62773" w:rsidRPr="006A56BF">
              <w:rPr>
                <w:rStyle w:val="CommentReference"/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99243AB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B3AD7EE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B7A9303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866B3DC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70EA343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379A1EDA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01F10D70" w14:textId="77777777" w:rsidTr="000F4830">
        <w:trPr>
          <w:cantSplit/>
          <w:trHeight w:val="64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0CB11EA3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Problem Solving skill (PSI)</w:t>
            </w:r>
          </w:p>
        </w:tc>
      </w:tr>
      <w:tr w:rsidR="006A56BF" w:rsidRPr="006A56BF" w14:paraId="634F5412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79D3A56" w14:textId="02788877" w:rsidR="009C65A1" w:rsidRPr="006A56BF" w:rsidRDefault="009C65A1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Problem</w:t>
            </w:r>
            <w:r w:rsidR="007568C0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-s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olving ski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ll</w:t>
            </w:r>
            <w:r w:rsidR="007568C0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s</w:t>
            </w:r>
            <w:hyperlink w:anchor="_ENREF_24" w:tooltip="Raj, 2001 #17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Raj&lt;/Author&gt;&lt;Year&gt;2001&lt;/Year&gt;&lt;RecNum&gt;17&lt;/RecNum&gt;&lt;DisplayText&gt;&lt;style face="superscript"&gt;24&lt;/style&gt;&lt;/DisplayText&gt;&lt;record&gt;&lt;rec-number&gt;17&lt;/rec-number&gt;&lt;foreign-keys&gt;&lt;key app="EN" db-id="d0ztdsvvip9xfpedrtlpxpztwr5xe0fw0rwt"&gt;17&lt;/key&gt;&lt;/foreign-keys&gt;&lt;ref-type name="Journal Article"&gt;17&lt;/ref-type&gt;&lt;contributors&gt;&lt;authors&gt;&lt;author&gt;Raj, M. Aj&lt;/author&gt;&lt;author&gt;Kumaraiah, V.&lt;/author&gt;&lt;author&gt;Bhide, A. V.&lt;/author&gt;&lt;/authors&gt;&lt;/contributors&gt;&lt;auth-address&gt;Clinical Psychologist, Department of Clinical Psychology, Nimhans, Bangalore, India 560 029. antonyraj@hotmail.com&lt;/auth-address&gt;&lt;titles&gt;&lt;title&gt;Cognitive-behavioural intervention in deliberate self-harm&lt;/title&gt;&lt;secondary-title&gt;Acta psychiatrica Scandinavica&lt;/secondary-title&gt;&lt;alt-title&gt;Acta Psychiatr Scand&lt;/alt-title&gt;&lt;/titles&gt;&lt;periodical&gt;&lt;full-title&gt;Acta psychiatrica Scandinavica&lt;/full-title&gt;&lt;abbr-1&gt;Acta Psychiatr Scand&lt;/abbr-1&gt;&lt;/periodical&gt;&lt;alt-periodical&gt;&lt;full-title&gt;Acta psychiatrica Scandinavica&lt;/full-title&gt;&lt;abbr-1&gt;Acta Psychiatr Scand&lt;/abbr-1&gt;&lt;/alt-periodical&gt;&lt;pages&gt;340-5&lt;/pages&gt;&lt;volume&gt;104&lt;/volume&gt;&lt;number&gt;5&lt;/number&gt;&lt;edition&gt;2001/11/28&lt;/edition&gt;&lt;keywords&gt;&lt;keyword&gt;Adolescent&lt;/keyword&gt;&lt;keyword&gt;Adult&lt;/keyword&gt;&lt;keyword&gt;Anxiety Disorders/diagnosis/psychology/*therapy&lt;/keyword&gt;&lt;keyword&gt;*Cognitive Therapy&lt;/keyword&gt;&lt;keyword&gt;Depressive Disorder/diagnosis/psychology/*therapy&lt;/keyword&gt;&lt;keyword&gt;Female&lt;/keyword&gt;&lt;keyword&gt;Humans&lt;/keyword&gt;&lt;keyword&gt;India&lt;/keyword&gt;&lt;keyword&gt;Male&lt;/keyword&gt;&lt;keyword&gt;Middle Aged&lt;/keyword&gt;&lt;keyword&gt;Suicide, Attempted/prevention &amp;amp; control/*psychology&lt;/keyword&gt;&lt;/keywords&gt;&lt;dates&gt;&lt;year&gt;2001&lt;/year&gt;&lt;pub-dates&gt;&lt;date&gt;Nov&lt;/date&gt;&lt;/pub-dates&gt;&lt;/dates&gt;&lt;isbn&gt;0001-690X (Print)&amp;#xD;0001-690X (Linking)&lt;/isbn&gt;&lt;accession-num&gt;11722314&lt;/accession-num&gt;&lt;work-type&gt;Clinical Trial&amp;#xD;Randomized Controlled Trial&lt;/work-type&gt;&lt;urls&gt;&lt;related-urls&gt;&lt;url&gt;http://www.ncbi.nlm.nih.gov/pubmed/11722314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5D3B503" w14:textId="77777777" w:rsidR="009C65A1" w:rsidRPr="006A56BF" w:rsidRDefault="009C65A1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25D3EE50" w14:textId="77777777" w:rsidR="009C65A1" w:rsidRPr="006A56BF" w:rsidRDefault="009C65A1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4E6A2BB5" w14:textId="77777777" w:rsidR="009C65A1" w:rsidRPr="006A56BF" w:rsidRDefault="009C65A1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A1BA4E1" w14:textId="77777777" w:rsidR="009C65A1" w:rsidRPr="006A56BF" w:rsidRDefault="009C65A1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7.20 [17.69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4.45 [10.68] (20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1913BAE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BAB6A49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A1957E6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94DE341" w14:textId="77777777" w:rsidR="009C65A1" w:rsidRPr="006A56BF" w:rsidRDefault="009C65A1" w:rsidP="003C5D08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4.2 [27.31] (2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0.7 [9.23] (20)</w:t>
            </w:r>
            <w:r w:rsidR="00B62773" w:rsidRPr="006A56BF">
              <w:rPr>
                <w:rStyle w:val="CommentReference"/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C140024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6564284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64288D7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1884D23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50417ED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29169B44" w14:textId="77777777" w:rsidR="009C65A1" w:rsidRPr="006A56BF" w:rsidRDefault="009C65A1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7559249B" w14:textId="77777777" w:rsidR="009C65A1" w:rsidRPr="006A56BF" w:rsidRDefault="009C65A1">
      <w:pPr>
        <w:widowControl/>
        <w:jc w:val="left"/>
        <w:rPr>
          <w:color w:val="000000" w:themeColor="text1"/>
        </w:rPr>
      </w:pPr>
      <w:r w:rsidRPr="006A56BF">
        <w:rPr>
          <w:color w:val="000000" w:themeColor="text1"/>
        </w:rPr>
        <w:br w:type="page"/>
      </w:r>
    </w:p>
    <w:p w14:paraId="77DE47FD" w14:textId="64BEB33A" w:rsidR="009C65A1" w:rsidRPr="006A56BF" w:rsidRDefault="00BA5E35" w:rsidP="009C65A1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63DD2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g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problem solving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) (continued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3B67E9F0" w14:textId="77777777" w:rsidTr="000F4830">
        <w:trPr>
          <w:cantSplit/>
          <w:trHeight w:val="154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257CB484" w14:textId="77777777" w:rsidR="009C65A1" w:rsidRPr="006A56BF" w:rsidRDefault="009C65A1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3C25EC51" w14:textId="77777777" w:rsidR="009C65A1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5E7BA64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5E6556F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0686BA0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0F5ACF8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2356EC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BF989BF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F26548E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C86A234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4097DD5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B2D1F28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D112603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35EC0AD2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1A997A75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1C867940" w14:textId="77777777" w:rsidR="009C65A1" w:rsidRPr="006A56BF" w:rsidRDefault="009C65A1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6DE656A7" w14:textId="77777777" w:rsidR="009C65A1" w:rsidRPr="006A56BF" w:rsidRDefault="009C65A1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38972CAB" w14:textId="16EA19E5" w:rsidR="009C65A1" w:rsidRPr="006A56BF" w:rsidRDefault="00316279" w:rsidP="00945592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945592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945592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shown as "</w:t>
            </w:r>
            <w:r w:rsidR="00945592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ean [SD] (n)</w:t>
            </w:r>
            <w:r w:rsidR="00945592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kern w:val="0"/>
                <w:sz w:val="18"/>
                <w:szCs w:val="16"/>
              </w:rPr>
              <w:t>" 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945592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 or “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median [IQR] (n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)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2D739A77" w14:textId="77777777" w:rsidTr="000F4830">
        <w:trPr>
          <w:cantSplit/>
          <w:trHeight w:val="259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0CFBA848" w14:textId="28FFE4EB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 xml:space="preserve">Social </w:t>
            </w:r>
            <w:r w:rsidR="00945592"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P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roblem-</w:t>
            </w:r>
            <w:r w:rsidR="00945592"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S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 xml:space="preserve">olving </w:t>
            </w:r>
            <w:r w:rsidR="00945592"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I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nventory-revised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 xml:space="preserve"> (SPSI-R)</w:t>
            </w:r>
          </w:p>
        </w:tc>
      </w:tr>
      <w:tr w:rsidR="006A56BF" w:rsidRPr="006A56BF" w14:paraId="35BB0CDC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6F98592" w14:textId="62B387BB" w:rsidR="00EC7719" w:rsidRPr="006A56BF" w:rsidRDefault="00945592" w:rsidP="00945592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P</w:t>
            </w:r>
            <w:r w:rsidR="00EC7719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ositive problem orientation</w:t>
            </w:r>
            <w:r w:rsidR="00EC7719"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 xml:space="preserve"> (SPSI-R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subscale</w:t>
            </w:r>
            <w:r w:rsidR="00EC7719"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)</w:t>
            </w:r>
            <w:hyperlink w:anchor="_ENREF_27" w:tooltip="Bannan, 2010 #20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D8610AC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4B3A8022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1E5276B0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CA00BB6" w14:textId="77777777" w:rsidR="00EC7719" w:rsidRPr="006A56BF" w:rsidRDefault="00EC7719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.3 [4.3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.7 [2.7] (9)</w:t>
            </w:r>
            <w:r w:rsidRPr="006A56BF">
              <w:rPr>
                <w:rFonts w:asciiTheme="majorHAnsi" w:hAnsiTheme="majorHAnsi" w:cstheme="majorHAnsi"/>
                <w:color w:val="000000" w:themeColor="text1"/>
              </w:rPr>
              <w:t xml:space="preserve"> 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2EE33CA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7458ABA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1E7B9D9" w14:textId="77777777" w:rsidR="00EC7719" w:rsidRPr="006A56BF" w:rsidRDefault="00EC7719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.7 [4.2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7.5 [4.0] (9) 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after intervention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1D16DC1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A6C249F" w14:textId="77777777" w:rsidR="00EC7719" w:rsidRPr="006A56BF" w:rsidRDefault="00EC7719" w:rsidP="00A97FA7">
            <w:pPr>
              <w:jc w:val="left"/>
              <w:rPr>
                <w:color w:val="000000" w:themeColor="text1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.1 [4.9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7.5 [3.2] (9) 2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mo</w:t>
            </w:r>
            <w:proofErr w:type="spellEnd"/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after intervention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1C5BD00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9F0518A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374D8E1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4B0EDA2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329914AD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49E290E5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3E92FDB" w14:textId="252AAB4F" w:rsidR="00EC7719" w:rsidRPr="006A56BF" w:rsidRDefault="00EC7719" w:rsidP="00945592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N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egative problem orientation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 xml:space="preserve"> (SPSI-R</w:t>
            </w:r>
            <w:r w:rsidR="00945592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  <w:r w:rsidR="00945592"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subscale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)</w: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W5uYW48L0F1dGhvcj48WWVhcj4yMDEwPC9ZZWFyPjxS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W5uYW48L0F1dGhvcj48WWVhcj4yMDEwPC9ZZWFyPjxS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hyperlink w:anchor="_ENREF_26" w:tooltip="Ghahramanlou-Holloway, 2012 #82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6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7" w:tooltip="Bannan, 2010 #20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</w:hyperlink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3DDDFE5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71E306EA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2D8D3E16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E93AE3B" w14:textId="45ECA4CD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4.85 [no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data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6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5.26 [no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data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60)</w:t>
            </w:r>
            <w:hyperlink w:anchor="_ENREF_26" w:tooltip="Ghahramanlou-Holloway, 2012 #82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aGFocmFtYW5sb3UtSG9sbG93YXk8L0F1dGhvcj48WWVh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aGFocmFtYW5sb3UtSG9sbG93YXk8L0F1dGhvcj48WWVh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6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228FD7EA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035AF49E" w14:textId="7C3E8AE2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3.1 [6.1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2.0 [5.2] (9)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5367053F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32413667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AD0D235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81CE4FE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7899E6B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58F46E9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4A042E4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3331466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9A2525E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33E944D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2CC11A3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39CD4E85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44A068E" w14:textId="77777777" w:rsidR="00EC7719" w:rsidRPr="006A56BF" w:rsidRDefault="00EC7719" w:rsidP="000F4830">
            <w:pPr>
              <w:jc w:val="left"/>
              <w:rPr>
                <w:color w:val="000000" w:themeColor="text1"/>
              </w:rPr>
            </w:pPr>
          </w:p>
          <w:p w14:paraId="76EA3EF0" w14:textId="6F954373" w:rsidR="00EC7719" w:rsidRPr="006A56BF" w:rsidRDefault="00EC7719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4.8 [6.5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31.8 [4.9] (9) 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after intervention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37D76B9" w14:textId="77777777" w:rsidR="00EC7719" w:rsidRPr="006A56BF" w:rsidRDefault="00EC7719" w:rsidP="000F4830">
            <w:pPr>
              <w:jc w:val="left"/>
              <w:rPr>
                <w:color w:val="000000" w:themeColor="text1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F4062A9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415C3DC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207C04B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E68A9FA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04DC686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2C5C00D" w14:textId="3835DE50" w:rsidR="00EC7719" w:rsidRPr="006A56BF" w:rsidRDefault="00EC7719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0.3 [6.9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32.3 [4.3] (9) 2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m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o</w:t>
            </w:r>
            <w:proofErr w:type="spellEnd"/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after intervention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7655D22" w14:textId="7CA9EFFF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2.95 [no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data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6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0.94 [no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data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60)</w:t>
            </w:r>
            <w:hyperlink w:anchor="_ENREF_26" w:tooltip="Ghahramanlou-Holloway, 2012 #82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aGFocmFtYW5sb3UtSG9sbG93YXk8L0F1dGhvcj48WWVh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aGFocmFtYW5sb3UtSG9sbG93YXk8L0F1dGhvcj48WWVh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6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16B2B3DA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60AA6525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3F72A11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C1577B0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E9D668B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1773A08A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EC7719" w:rsidRPr="006A56BF" w14:paraId="6AFAB3B6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3DD74F7" w14:textId="01AC4EBC" w:rsidR="00EC7719" w:rsidRPr="006A56BF" w:rsidRDefault="00EC7719" w:rsidP="00945592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Rational problem solving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 xml:space="preserve"> (SPSI-R</w:t>
            </w:r>
            <w:r w:rsidR="00945592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  <w:r w:rsidR="00945592"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subscale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)</w:t>
            </w:r>
            <w:hyperlink w:anchor="_ENREF_27" w:tooltip="Bannan, 2010 #20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1DCDE0E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013F8D04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7E118254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0C1D359" w14:textId="77777777" w:rsidR="00EC7719" w:rsidRPr="006A56BF" w:rsidRDefault="00EC7719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7.8 [5.9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4.8 [7.3] (9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6D59B88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BBC6B99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678C4F5" w14:textId="77777777" w:rsidR="00EC7719" w:rsidRPr="006A56BF" w:rsidRDefault="00EC7719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4.8 [6.5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31.8 [4.9] (9) 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after intervention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228AA51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D1AD1EB" w14:textId="77777777" w:rsidR="00EC7719" w:rsidRPr="006A56BF" w:rsidRDefault="00EC7719" w:rsidP="00A97FA7">
            <w:pPr>
              <w:jc w:val="left"/>
              <w:rPr>
                <w:color w:val="000000" w:themeColor="text1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42.7 [17.0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31.7 [7.2] (9) 2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mo</w:t>
            </w:r>
            <w:proofErr w:type="spellEnd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after intervention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8F4252D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942EC1E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768FA4A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156B5FC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06905ADE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2ECD4EBF" w14:textId="77777777" w:rsidR="00EC7719" w:rsidRPr="006A56BF" w:rsidRDefault="00EC7719">
      <w:pPr>
        <w:rPr>
          <w:color w:val="000000" w:themeColor="text1"/>
        </w:rPr>
      </w:pPr>
    </w:p>
    <w:p w14:paraId="1552B228" w14:textId="77777777" w:rsidR="00926FAB" w:rsidRPr="006A56BF" w:rsidRDefault="00926FAB">
      <w:pPr>
        <w:widowControl/>
        <w:jc w:val="left"/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Cs w:val="16"/>
        </w:rPr>
        <w:br w:type="page"/>
      </w:r>
    </w:p>
    <w:p w14:paraId="208967EC" w14:textId="19F8146D" w:rsidR="00EC7719" w:rsidRPr="006A56BF" w:rsidRDefault="00BA5E35" w:rsidP="00EC7719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63DD2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g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problem solving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) (continued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242053AA" w14:textId="77777777" w:rsidTr="000F4830">
        <w:trPr>
          <w:cantSplit/>
          <w:trHeight w:val="154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526495D6" w14:textId="77777777" w:rsidR="00EC7719" w:rsidRPr="006A56BF" w:rsidRDefault="00EC7719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77D5090E" w14:textId="77777777" w:rsidR="00EC7719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2C967E1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3A2FE13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EFA08D9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93266E4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2356EC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DA20E8B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D14E2E8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551B427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A78F5C9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D7A1403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F5E7176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05338274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176B4E9E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07366B17" w14:textId="77777777" w:rsidR="00EC7719" w:rsidRPr="006A56BF" w:rsidRDefault="00EC7719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4DB70C06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025524A4" w14:textId="0C579BDE" w:rsidR="00EC7719" w:rsidRPr="006A56BF" w:rsidRDefault="00316279" w:rsidP="00945592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945592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945592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shown as "</w:t>
            </w:r>
            <w:r w:rsidR="00945592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ean [SD] (n)</w:t>
            </w:r>
            <w:r w:rsidR="00945592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kern w:val="0"/>
                <w:sz w:val="18"/>
                <w:szCs w:val="16"/>
              </w:rPr>
              <w:t>" 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945592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 or “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median [IQR] (n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)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2F21CE05" w14:textId="77777777" w:rsidTr="000F4830">
        <w:trPr>
          <w:cantSplit/>
          <w:trHeight w:val="259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0AB3CF3B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Social problem-solving inventory-revised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 xml:space="preserve"> (SPSI-R) (continued)</w:t>
            </w:r>
          </w:p>
        </w:tc>
      </w:tr>
      <w:tr w:rsidR="006A56BF" w:rsidRPr="006A56BF" w14:paraId="09080E5A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EE96983" w14:textId="2E779E39" w:rsidR="00EC7719" w:rsidRPr="006A56BF" w:rsidRDefault="00EC7719" w:rsidP="00945592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I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mpulsivity score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 xml:space="preserve"> (SPSI-R</w:t>
            </w:r>
            <w:r w:rsidR="00945592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  <w:r w:rsidR="00945592"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subscale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)</w: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W5uYW48L0F1dGhvcj48WWVhcj4yMDEwPC9ZZWFyPjxS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W5uYW48L0F1dGhvcj48WWVhcj4yMDEwPC9ZZWFyPjxS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</w:fldData>
              </w:fldChar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hyperlink w:anchor="_ENREF_26" w:tooltip="Ghahramanlou-Holloway, 2012 #82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6</w:t>
              </w:r>
            </w:hyperlink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,</w:t>
            </w:r>
            <w:hyperlink w:anchor="_ENREF_27" w:tooltip="Bannan, 2010 #20" w:history="1"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</w:hyperlink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B819C4F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565654BF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48FDF941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2501298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4.69 [no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data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6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0.25 [no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data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60)</w:t>
            </w:r>
            <w:hyperlink w:anchor="_ENREF_26" w:tooltip="Ghahramanlou-Holloway, 2012 #82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aGFocmFtYW5sb3UtSG9sbG93YXk8L0F1dGhvcj48WWVh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aGFocmFtYW5sb3UtSG9sbG93YXk8L0F1dGhvcj48WWVh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6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64E64535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70F9E2FC" w14:textId="77777777" w:rsidR="00EC7719" w:rsidRPr="006A56BF" w:rsidRDefault="00EC7719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3.2 [7.6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6.8 [7.1] (9)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D85CA7E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0B621CF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63BDA76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138E005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DF70319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83EA37B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61297E1" w14:textId="77777777" w:rsidR="00EC7719" w:rsidRPr="006A56BF" w:rsidRDefault="00EC7719" w:rsidP="000F4830">
            <w:pPr>
              <w:jc w:val="left"/>
              <w:rPr>
                <w:color w:val="000000" w:themeColor="text1"/>
              </w:rPr>
            </w:pPr>
          </w:p>
          <w:p w14:paraId="62593F52" w14:textId="77777777" w:rsidR="00EC7719" w:rsidRPr="006A56BF" w:rsidRDefault="00EC7719" w:rsidP="00DB0BAB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0.9 [5.8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25.3 [5.3] (9) 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after intervention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4DF098E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B7E3B1E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4AEC005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7F095CA6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5344E88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2B5858E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8D183BB" w14:textId="77777777" w:rsidR="00EC7719" w:rsidRPr="006A56BF" w:rsidRDefault="00EC7719" w:rsidP="00DB0BAB">
            <w:pPr>
              <w:jc w:val="left"/>
              <w:rPr>
                <w:color w:val="000000" w:themeColor="text1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5.7 [6.7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26.7 [4.6] (9) 2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m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o</w:t>
            </w:r>
            <w:proofErr w:type="spellEnd"/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after intervention</w:t>
            </w:r>
            <w:hyperlink w:anchor="_ENREF_27" w:tooltip="Bannan, 2010 #20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8B79365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3.69 [no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data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6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8.43 [no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data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] (60)</w:t>
            </w:r>
            <w:hyperlink w:anchor="_ENREF_26" w:tooltip="Ghahramanlou-Holloway, 2012 #82" w:history="1"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aGFocmFtYW5sb3UtSG9sbG93YXk8L0F1dGhvcj48WWVh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HaGFocmFtYW5sb3UtSG9sbG93YXk8L0F1dGhvcj48WWVh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</w:fldData>
                </w:fldChar>
              </w:r>
              <w:r w:rsidR="00DB0BA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6</w:t>
              </w:r>
              <w:r w:rsidR="00A66EFB" w:rsidRPr="006A56BF">
                <w:rPr>
                  <w:rFonts w:asciiTheme="majorHAnsi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  <w:p w14:paraId="459E6A33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  <w:vertAlign w:val="superscript"/>
              </w:rPr>
            </w:pPr>
          </w:p>
          <w:p w14:paraId="695CFE91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F9EEAED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EA74F4D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39A2891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7C133C95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50014213" w14:textId="77777777" w:rsidTr="004E1438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151B4DAB" w14:textId="3E498790" w:rsidR="00EC7719" w:rsidRPr="006A56BF" w:rsidRDefault="00EC7719" w:rsidP="00945592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Avoidance style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 xml:space="preserve"> (SPSI-R</w:t>
            </w:r>
            <w:r w:rsidR="00945592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  <w:r w:rsidR="00945592"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subscale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)</w:t>
            </w:r>
            <w:hyperlink w:anchor="_ENREF_27" w:tooltip="Bannan, 2010 #20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Bannan&lt;/Author&gt;&lt;Year&gt;2010&lt;/Year&gt;&lt;RecNum&gt;20&lt;/RecNum&gt;&lt;DisplayText&gt;&lt;style face="superscript"&gt;27&lt;/style&gt;&lt;/DisplayText&gt;&lt;record&gt;&lt;rec-number&gt;20&lt;/rec-number&gt;&lt;foreign-keys&gt;&lt;key app="EN" db-id="d0ztdsvvip9xfpedrtlpxpztwr5xe0fw0rwt"&gt;20&lt;/key&gt;&lt;/foreign-keys&gt;&lt;ref-type name="Journal Article"&gt;17&lt;/ref-type&gt;&lt;contributors&gt;&lt;authors&gt;&lt;author&gt;Bannan, N&lt;/author&gt;&lt;/authors&gt;&lt;/contributors&gt;&lt;titles&gt;&lt;title&gt;Group-based problem-solving therapy in self-poisoning females: A pilot study&lt;/title&gt;&lt;secondary-title&gt;Counsel Psychotherapy Res&lt;/secondary-title&gt;&lt;alt-title&gt;Counsel Psychotherapy Res&lt;/alt-title&gt;&lt;/titles&gt;&lt;periodical&gt;&lt;full-title&gt;Counsel Psychotherapy Res&lt;/full-title&gt;&lt;abbr-1&gt;Counsel Psychotherapy Res&lt;/abbr-1&gt;&lt;/periodical&gt;&lt;alt-periodical&gt;&lt;full-title&gt;Counsel Psychotherapy Res&lt;/full-title&gt;&lt;abbr-1&gt;Counsel Psychotherapy Res&lt;/abbr-1&gt;&lt;/alt-periodical&gt;&lt;pages&gt;201-13&lt;/pages&gt;&lt;volume&gt;10&lt;/volume&gt;&lt;number&gt;3&lt;/number&gt;&lt;dates&gt;&lt;year&gt;2010&lt;/year&gt;&lt;/dates&gt;&lt;urls&gt;&lt;/urls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7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537F4AB9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55627E7C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3E9B4EBD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67286D84" w14:textId="77777777" w:rsidR="00EC7719" w:rsidRPr="006A56BF" w:rsidRDefault="00EC7719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1.2 [5.4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0.7 [4.4] (9)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14FE5E63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7D77B1FC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73F40F53" w14:textId="77777777" w:rsidR="00EC7719" w:rsidRPr="006A56BF" w:rsidRDefault="00EC7719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8.4 [6.0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20.8 [2.7] (9) 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after intervention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74FCC9E0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20D997C7" w14:textId="77777777" w:rsidR="00EC7719" w:rsidRPr="006A56BF" w:rsidRDefault="00EC7719" w:rsidP="00A97FA7">
            <w:pPr>
              <w:jc w:val="left"/>
              <w:rPr>
                <w:color w:val="000000" w:themeColor="text1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.8 [5.4] (9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20.2 [2.5] (9) 2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mo</w:t>
            </w:r>
            <w:proofErr w:type="spellEnd"/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after intervention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56A07B71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65AC8932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271839A1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67678FA1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single" w:sz="18" w:space="0" w:color="auto"/>
            </w:tcBorders>
          </w:tcPr>
          <w:p w14:paraId="0AFE11E5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1B302B55" w14:textId="77777777" w:rsidR="00945592" w:rsidRPr="006A56BF" w:rsidRDefault="00945592" w:rsidP="00945592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Abbreviations: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proofErr w:type="spell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wk</w:t>
      </w:r>
      <w:proofErr w:type="spellEnd"/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week/weeks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proofErr w:type="spell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mo</w:t>
      </w:r>
      <w:proofErr w:type="spellEnd"/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month/months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E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experimental intervention group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C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control group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</w:p>
    <w:p w14:paraId="44416131" w14:textId="7D24D7BA" w:rsidR="00264411" w:rsidRPr="006A56BF" w:rsidRDefault="00945592" w:rsidP="00264411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The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Validation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column shows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whether the psychological measure had been previously shown to have reliability,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valid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, and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predictabil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R: Previous evidence for reliability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;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V: Previous evidence for validity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;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P: Previous evidence for predictability.</w:t>
      </w:r>
    </w:p>
    <w:p w14:paraId="1B3A6859" w14:textId="0077FD97" w:rsidR="001F48CE" w:rsidRPr="006A56BF" w:rsidRDefault="003C5D08" w:rsidP="001F48CE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proofErr w:type="spellStart"/>
      <w:proofErr w:type="gram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  <w:vertAlign w:val="superscript"/>
        </w:rPr>
        <w:t>a</w:t>
      </w:r>
      <w:r w:rsidR="001F48CE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Pre</w:t>
      </w:r>
      <w:proofErr w:type="spellEnd"/>
      <w:r w:rsidR="00945592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–</w:t>
      </w:r>
      <w:r w:rsidR="001F48CE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post</w:t>
      </w:r>
      <w:proofErr w:type="gramEnd"/>
      <w:r w:rsidR="001F48CE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 difference</w:t>
      </w:r>
      <w:r w:rsidR="00945592"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</w:p>
    <w:p w14:paraId="4C6722C2" w14:textId="77777777" w:rsidR="00A56AB5" w:rsidRPr="00A56AB5" w:rsidRDefault="00A56AB5" w:rsidP="00A56AB5">
      <w:pPr>
        <w:widowControl/>
        <w:spacing w:line="240" w:lineRule="exact"/>
        <w:jc w:val="lef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A56AB5">
        <w:rPr>
          <w:rFonts w:asciiTheme="majorHAnsi" w:hAnsiTheme="majorHAnsi" w:cstheme="majorHAnsi"/>
          <w:color w:val="000000" w:themeColor="text1"/>
          <w:sz w:val="16"/>
          <w:szCs w:val="16"/>
        </w:rPr>
        <w:t>See references in Additional file 11.</w:t>
      </w:r>
    </w:p>
    <w:p w14:paraId="2AC1E61D" w14:textId="77777777" w:rsidR="00EC7719" w:rsidRPr="00A56AB5" w:rsidRDefault="00EC7719">
      <w:pPr>
        <w:rPr>
          <w:color w:val="000000" w:themeColor="text1"/>
        </w:rPr>
      </w:pPr>
    </w:p>
    <w:p w14:paraId="6BA5C0D2" w14:textId="77777777" w:rsidR="00EC7719" w:rsidRPr="006A56BF" w:rsidRDefault="00EC7719">
      <w:pPr>
        <w:widowControl/>
        <w:jc w:val="left"/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Cs w:val="16"/>
        </w:rPr>
        <w:br w:type="page"/>
      </w:r>
    </w:p>
    <w:p w14:paraId="50E333C5" w14:textId="3ACB5716" w:rsidR="00EC7719" w:rsidRPr="006A56BF" w:rsidRDefault="00202015" w:rsidP="00EC7719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63DD2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h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o</w:t>
      </w:r>
      <w:r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thers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21EDB11F" w14:textId="77777777" w:rsidTr="000F4830">
        <w:trPr>
          <w:cantSplit/>
          <w:trHeight w:val="154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3745F398" w14:textId="77777777" w:rsidR="00EC7719" w:rsidRPr="006A56BF" w:rsidRDefault="00EC7719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119EDEB2" w14:textId="77777777" w:rsidR="00EC7719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6D2094A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2BB1F52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FAD528C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744A2D2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2356EC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F272397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B8D0E67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D6E6840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FA22935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B139471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932AA1D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67B4E623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00B309A9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36B0B506" w14:textId="77777777" w:rsidR="00EC7719" w:rsidRPr="006A56BF" w:rsidRDefault="00EC7719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341D7AF3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6A0298F6" w14:textId="48D0ED6A" w:rsidR="00EC7719" w:rsidRPr="006A56BF" w:rsidRDefault="00316279" w:rsidP="007C346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7C346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7C3460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shown as "</w:t>
            </w:r>
            <w:r w:rsidR="007C346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ean [SD] (n)</w:t>
            </w:r>
            <w:r w:rsidR="007C346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kern w:val="0"/>
                <w:sz w:val="18"/>
                <w:szCs w:val="16"/>
              </w:rPr>
              <w:t>" 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7C346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 or “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median [IQR] (n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)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0D8F81E5" w14:textId="77777777" w:rsidTr="000F4830">
        <w:trPr>
          <w:cantSplit/>
          <w:trHeight w:val="70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6F864845" w14:textId="56EE05BF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Social </w:t>
            </w:r>
            <w:r w:rsidR="007C3460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Behavior Assessment Schedule 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(SBAS)</w:t>
            </w:r>
          </w:p>
        </w:tc>
      </w:tr>
      <w:tr w:rsidR="006A56BF" w:rsidRPr="006A56BF" w14:paraId="1C2C58FE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576F2C0" w14:textId="4C8A47FF" w:rsidR="00EC7719" w:rsidRPr="006A56BF" w:rsidRDefault="00EC7719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Patient behavior</w:t>
            </w:r>
            <w:hyperlink w:anchor="_ENREF_34" w:tooltip="Waterhouse, 1990 #30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F4B914E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21124A35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55B5AA2B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54E286F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2720AFC" w14:textId="77777777" w:rsidR="00EC7719" w:rsidRPr="006A56BF" w:rsidRDefault="00EC7719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.06 [4.91] (16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4.55 [3.56] (20) </w:t>
            </w:r>
            <w:r w:rsidR="004E366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</w:t>
            </w:r>
            <w:r w:rsidR="004E366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C1C2529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ECA77E7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866A2DF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4832990" w14:textId="77777777" w:rsidR="00EC7719" w:rsidRPr="006A56BF" w:rsidRDefault="00EC7719" w:rsidP="00E73829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.44 [4.32] (16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.00 [2.70] (20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6DE705F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E89DE79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A28D2BA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B28EC55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4BFF4CA6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70F8DA5B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C5ED632" w14:textId="15136655" w:rsidR="00EC7719" w:rsidRPr="006A56BF" w:rsidRDefault="00EC7719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Patient social performance</w:t>
            </w:r>
            <w:hyperlink w:anchor="_ENREF_34" w:tooltip="Waterhouse, 1990 #30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D4C38C6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402ABA1A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42325DCC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1453999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7BF57EE" w14:textId="77777777" w:rsidR="00EC7719" w:rsidRPr="006A56BF" w:rsidRDefault="00EC7719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68 [0.46] (16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0.51 [0.40] (20) </w:t>
            </w:r>
            <w:r w:rsidR="004E366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</w:t>
            </w:r>
            <w:r w:rsidR="004E366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29D2BE4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2A988FE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CF956D6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4852310" w14:textId="77777777" w:rsidR="00EC7719" w:rsidRPr="006A56BF" w:rsidRDefault="00EC7719" w:rsidP="00E73829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41 [0.44] (16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.90 [2.65] (20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29EF60E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7523760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82331DF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93D033E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74B22315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18FDCA90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5DDCD79" w14:textId="77777777" w:rsidR="00EC7719" w:rsidRPr="006A56BF" w:rsidRDefault="00EC7719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Hou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se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hold burden</w:t>
            </w:r>
            <w:hyperlink w:anchor="_ENREF_34" w:tooltip="Waterhouse, 1990 #30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79204A89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66D850B8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139D92DD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F17F0F8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48414E9" w14:textId="77777777" w:rsidR="00EC7719" w:rsidRPr="006A56BF" w:rsidRDefault="00EC7719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3.06 [1.88] (16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3.90 [2.65] (20) </w:t>
            </w:r>
            <w:r w:rsidR="004E366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</w:t>
            </w:r>
            <w:r w:rsidR="004E366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A231F0A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06A87CC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1E84353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66B930F" w14:textId="77777777" w:rsidR="00EC7719" w:rsidRPr="006A56BF" w:rsidRDefault="00EC7719" w:rsidP="00E73829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81 [1.05] (16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.10 [2.99] (20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7F56581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C43C6CA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F2E091A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41FFC7F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2A2643A5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093E1A11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B50C3F0" w14:textId="77777777" w:rsidR="00EC7719" w:rsidRPr="006A56BF" w:rsidRDefault="00EC7719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Patient behavior –reported distress</w:t>
            </w:r>
            <w:hyperlink w:anchor="_ENREF_34" w:tooltip="Waterhouse, 1990 #30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479AEEC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0B385A52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0BEDB350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904CE64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86EB35D" w14:textId="77777777" w:rsidR="00EC7719" w:rsidRPr="006A56BF" w:rsidRDefault="00EC7719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47 [0.47] (16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0.55 [0.45] (20) </w:t>
            </w:r>
            <w:r w:rsidR="004E366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</w:t>
            </w:r>
            <w:r w:rsidR="004E366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9E3B2E1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F522F23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EE743E8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924EE3B" w14:textId="77777777" w:rsidR="00EC7719" w:rsidRPr="006A56BF" w:rsidRDefault="00EC7719" w:rsidP="00E73829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35 [0.43] (16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31 [0.44] (20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8D403D6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8A3D746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0866A8D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FB2800F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0DE79B51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3220E51B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E7AB506" w14:textId="133783C2" w:rsidR="00EC7719" w:rsidRPr="006A56BF" w:rsidRDefault="00EC7719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Patient social performance –reported distress</w:t>
            </w:r>
            <w:hyperlink w:anchor="_ENREF_34" w:tooltip="Waterhouse, 1990 #30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47F7F85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1A4BF114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6E6C44FC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A9F64A4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FE4D366" w14:textId="77777777" w:rsidR="00EC7719" w:rsidRPr="006A56BF" w:rsidRDefault="00EC7719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27 [0.40] (16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0.30 [0.39] (20) </w:t>
            </w:r>
            <w:r w:rsidR="004E366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</w:t>
            </w:r>
            <w:r w:rsidR="004E366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88ED881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B14AEA5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37CCB5A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5922C9D" w14:textId="77777777" w:rsidR="00EC7719" w:rsidRPr="006A56BF" w:rsidRDefault="00EC7719" w:rsidP="00E73829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30 [0.39] (16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11 [0.20] (20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3C652B0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A5EE0A4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4DC979E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DB17066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2B31D764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76BB096D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302051E" w14:textId="77777777" w:rsidR="00EC7719" w:rsidRPr="006A56BF" w:rsidRDefault="00EC7719" w:rsidP="00DB0BAB">
            <w:pPr>
              <w:spacing w:line="320" w:lineRule="exact"/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Hou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se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hold burden –reported distress</w:t>
            </w:r>
            <w:hyperlink w:anchor="_ENREF_34" w:tooltip="Waterhouse, 1990 #30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XYXRlcmhvdXNlPC9BdXRob3I+PFllYXI+MTk5MDwvWWVh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4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F8B0E3C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44AE18CB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65FA0D78" w14:textId="77777777" w:rsidR="00EC7719" w:rsidRPr="006A56BF" w:rsidRDefault="00EC7719" w:rsidP="00B56552">
            <w:pPr>
              <w:spacing w:line="320" w:lineRule="exac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4E399BF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A8E1677" w14:textId="77777777" w:rsidR="00EC7719" w:rsidRPr="006A56BF" w:rsidRDefault="00EC7719" w:rsidP="00A97FA7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88 [0.44] (16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0.81 [0.46] (20) </w:t>
            </w:r>
            <w:r w:rsidR="004E366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</w:t>
            </w:r>
            <w:r w:rsidR="004E3660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800CA84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1660A64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2A9490A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363CCA3" w14:textId="77777777" w:rsidR="00EC7719" w:rsidRPr="006A56BF" w:rsidRDefault="00EC7719" w:rsidP="00E73829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81 [0.63] (16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0.89 [0.67] (20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6AE83DF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005E931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DCFB4D8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459BD94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21CAA8D0" w14:textId="77777777" w:rsidR="00EC7719" w:rsidRPr="006A56BF" w:rsidRDefault="00EC7719" w:rsidP="00B56552">
            <w:pPr>
              <w:spacing w:line="320" w:lineRule="exact"/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0065A0F3" w14:textId="77777777" w:rsidR="006C1EF8" w:rsidRPr="006A56BF" w:rsidRDefault="006C1EF8">
      <w:pPr>
        <w:widowControl/>
        <w:jc w:val="left"/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Cs w:val="16"/>
        </w:rPr>
        <w:br w:type="page"/>
      </w:r>
    </w:p>
    <w:p w14:paraId="55DC319D" w14:textId="069006E2" w:rsidR="006C1EF8" w:rsidRPr="006A56BF" w:rsidRDefault="00BA5E35" w:rsidP="006C1EF8">
      <w:pPr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63DD2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h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o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thers) (continued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1B8727ED" w14:textId="77777777" w:rsidTr="000F4830">
        <w:trPr>
          <w:cantSplit/>
          <w:trHeight w:val="296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7B683BBC" w14:textId="77777777" w:rsidR="006C1EF8" w:rsidRPr="006A56BF" w:rsidRDefault="006C1EF8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68C89281" w14:textId="77777777" w:rsidR="006C1EF8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1A95EC3" w14:textId="77777777" w:rsidR="006C1EF8" w:rsidRPr="006A56BF" w:rsidRDefault="006C1EF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9A5615E" w14:textId="77777777" w:rsidR="006C1EF8" w:rsidRPr="006A56BF" w:rsidRDefault="006C1EF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89516CF" w14:textId="77777777" w:rsidR="006C1EF8" w:rsidRPr="006A56BF" w:rsidRDefault="006C1EF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A98DDDC" w14:textId="77777777" w:rsidR="006C1EF8" w:rsidRPr="006A56BF" w:rsidRDefault="006C1EF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9C2704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58438E2" w14:textId="77777777" w:rsidR="006C1EF8" w:rsidRPr="006A56BF" w:rsidRDefault="006C1EF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4C870899" w14:textId="77777777" w:rsidR="006C1EF8" w:rsidRPr="006A56BF" w:rsidRDefault="006C1EF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361AEE5" w14:textId="77777777" w:rsidR="006C1EF8" w:rsidRPr="006A56BF" w:rsidRDefault="006C1EF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57F74D1" w14:textId="77777777" w:rsidR="006C1EF8" w:rsidRPr="006A56BF" w:rsidRDefault="006C1EF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5B11F84" w14:textId="77777777" w:rsidR="006C1EF8" w:rsidRPr="006A56BF" w:rsidRDefault="006C1EF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7712B728" w14:textId="77777777" w:rsidR="006C1EF8" w:rsidRPr="006A56BF" w:rsidRDefault="006C1EF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2409802E" w14:textId="77777777" w:rsidR="006C1EF8" w:rsidRPr="006A56BF" w:rsidRDefault="006C1EF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024B0961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2B135FF4" w14:textId="77777777" w:rsidR="006C1EF8" w:rsidRPr="006A56BF" w:rsidRDefault="006C1EF8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2154D79A" w14:textId="77777777" w:rsidR="006C1EF8" w:rsidRPr="006A56BF" w:rsidRDefault="006C1EF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4EDFFF1E" w14:textId="117967AD" w:rsidR="006C1EF8" w:rsidRPr="006A56BF" w:rsidRDefault="00316279" w:rsidP="007C346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7C346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7C3460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shown as "</w:t>
            </w:r>
            <w:r w:rsidR="007C346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ean [SD] (n)</w:t>
            </w:r>
            <w:r w:rsidR="007C346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kern w:val="0"/>
                <w:sz w:val="18"/>
                <w:szCs w:val="16"/>
              </w:rPr>
              <w:t>" 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7C3460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 or “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median [IQR] (n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)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67A1055F" w14:textId="77777777" w:rsidTr="000F4830">
        <w:trPr>
          <w:cantSplit/>
          <w:trHeight w:val="285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13B37BCC" w14:textId="77E0D0DB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Reinforcement </w:t>
            </w:r>
            <w:r w:rsidR="007C3460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S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urvey </w:t>
            </w:r>
            <w:r w:rsidR="007C3460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S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chedule (RSS</w:t>
            </w:r>
            <w:r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>)</w:t>
            </w:r>
          </w:p>
        </w:tc>
      </w:tr>
      <w:tr w:rsidR="006A56BF" w:rsidRPr="006A56BF" w14:paraId="68552BFF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757EA33" w14:textId="77777777" w:rsidR="006C1EF8" w:rsidRPr="006A56BF" w:rsidRDefault="006C1EF8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proofErr w:type="spellStart"/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Reinforce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r</w:t>
            </w:r>
            <w:proofErr w:type="spellEnd"/>
            <w:r w:rsidR="00880C19">
              <w:fldChar w:fldCharType="begin"/>
            </w:r>
            <w:r w:rsidR="00880C19">
              <w:instrText xml:space="preserve"> HYPERLINK \l "_ENREF_21" \o "Liberman, 1981 #95" </w:instrText>
            </w:r>
            <w:r w:rsidR="00880C19">
              <w:fldChar w:fldCharType="separate"/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begin"/>
            </w:r>
            <w:r w:rsidR="00DB0BA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instrText xml:space="preserve"> ADDIN EN.CITE &lt;EndNote&gt;&lt;Cite&gt;&lt;Author&gt;Liberman&lt;/Author&gt;&lt;Year&gt;1981&lt;/Year&gt;&lt;RecNum&gt;95&lt;/RecNum&gt;&lt;DisplayText&gt;&lt;style face="superscript"&gt;21&lt;/style&gt;&lt;/DisplayText&gt;&lt;record&gt;&lt;rec-number&gt;95&lt;/rec-number&gt;&lt;foreign-keys&gt;&lt;key app="EN" db-id="d0ztdsvvip9xfpedrtlpxpztwr5xe0fw0rwt"&gt;95&lt;/key&gt;&lt;/foreign-keys&gt;&lt;ref-type name="Journal Article"&gt;17&lt;/ref-type&gt;&lt;contributors&gt;&lt;authors&gt;&lt;author&gt;Liberman, R. P.&lt;/author&gt;&lt;author&gt;Eckman, T.&lt;/author&gt;&lt;/authors&gt;&lt;/contributors&gt;&lt;titles&gt;&lt;title&gt;Behavior therapy vs insight-oriented therapy for repeated suicide attempters&lt;/title&gt;&lt;secondary-title&gt;Archives of general psychiatry&lt;/secondary-title&gt;&lt;alt-title&gt;Arch Gen Psychiatry&lt;/alt-title&gt;&lt;/titles&gt;&lt;periodical&gt;&lt;full-title&gt;Archives of general psychiatry&lt;/full-title&gt;&lt;abbr-1&gt;Arch Gen Psychiatry&lt;/abbr-1&gt;&lt;/periodical&gt;&lt;alt-periodical&gt;&lt;full-title&gt;Archives of general psychiatry&lt;/full-title&gt;&lt;abbr-1&gt;Arch Gen Psychiatry&lt;/abbr-1&gt;&lt;/alt-periodical&gt;&lt;pages&gt;1126-30&lt;/pages&gt;&lt;volume&gt;38&lt;/volume&gt;&lt;number&gt;10&lt;/number&gt;&lt;edition&gt;1981/10/01&lt;/edition&gt;&lt;keywords&gt;&lt;keyword&gt;Adolescent&lt;/keyword&gt;&lt;keyword&gt;Adult&lt;/keyword&gt;&lt;keyword&gt;*Behavior Therapy&lt;/keyword&gt;&lt;keyword&gt;Clinical Trials as Topic&lt;/keyword&gt;&lt;keyword&gt;Depression/psychology&lt;/keyword&gt;&lt;keyword&gt;Female&lt;/keyword&gt;&lt;keyword&gt;Humans&lt;/keyword&gt;&lt;keyword&gt;Male&lt;/keyword&gt;&lt;keyword&gt;Middle Aged&lt;/keyword&gt;&lt;keyword&gt;Psychological Tests&lt;/keyword&gt;&lt;keyword&gt;*Psychotherapy&lt;/keyword&gt;&lt;keyword&gt;Random Allocation&lt;/keyword&gt;&lt;keyword&gt;*Suicide, Attempted&lt;/keyword&gt;&lt;/keywords&gt;&lt;dates&gt;&lt;year&gt;1981&lt;/year&gt;&lt;pub-dates&gt;&lt;date&gt;Oct&lt;/date&gt;&lt;/pub-dates&gt;&lt;/dates&gt;&lt;isbn&gt;0003-990X (Print)&amp;#xD;0003-990X (Linking)&lt;/isbn&gt;&lt;accession-num&gt;7027988&lt;/accession-num&gt;&lt;work-type&gt;Clinical Trial&amp;#xD;Randomized Controlled Trial&amp;#xD;Research Support, U.S. Gov&amp;apos;t, P.H.S.&lt;/work-type&gt;&lt;urls&gt;&lt;related-urls&gt;&lt;url&gt;http://www.ncbi.nlm.nih.gov/pubmed/7027988&lt;/url&gt;&lt;/related-urls&gt;&lt;/urls&gt;&lt;language&gt;eng&lt;/language&gt;&lt;/record&gt;&lt;/Cite&gt;&lt;/EndNote&gt;</w:instrTex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separate"/>
            </w:r>
            <w:r w:rsidR="00DB0BAB" w:rsidRPr="006A56BF">
              <w:rPr>
                <w:rFonts w:asciiTheme="majorHAnsi" w:eastAsia="MS PGothic" w:hAnsiTheme="majorHAnsi" w:cstheme="majorHAnsi"/>
                <w:noProof/>
                <w:color w:val="000000" w:themeColor="text1"/>
                <w:sz w:val="16"/>
                <w:szCs w:val="16"/>
                <w:vertAlign w:val="superscript"/>
              </w:rPr>
              <w:t>21</w:t>
            </w:r>
            <w:r w:rsidR="00A66EFB"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  <w:r w:rsidR="00880C19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8324A73" w14:textId="77777777" w:rsidR="006C1EF8" w:rsidRPr="006A56BF" w:rsidRDefault="00E91CB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  <w:p w14:paraId="68572460" w14:textId="77777777" w:rsidR="00E91CBC" w:rsidRPr="006A56BF" w:rsidRDefault="00E91CB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  <w:p w14:paraId="72C07473" w14:textId="7008F4AC" w:rsidR="00E91CBC" w:rsidRPr="006A56BF" w:rsidRDefault="00E91CB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C405C62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15 [115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216 [82] (12) 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before intervention</w:t>
            </w:r>
          </w:p>
          <w:p w14:paraId="2C24F824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1503D12" w14:textId="77777777" w:rsidR="006C1EF8" w:rsidRPr="006A56BF" w:rsidRDefault="006C1EF8" w:rsidP="000F4830">
            <w:pPr>
              <w:jc w:val="left"/>
              <w:rPr>
                <w:color w:val="000000" w:themeColor="text1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10 [106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257 [71] (12) 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fter intervention at </w:t>
            </w:r>
            <w:r w:rsidR="00A97FA7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day 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8</w:t>
            </w:r>
          </w:p>
          <w:p w14:paraId="1E4393AA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184961C" w14:textId="2CAFA676" w:rsidR="006C1EF8" w:rsidRPr="006A56BF" w:rsidRDefault="006C1EF8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26 [110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43 [71] (12)</w:t>
            </w:r>
            <w:r w:rsidR="007C3460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  <w:r w:rsidR="00873C9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at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2</w:t>
            </w:r>
            <w:r w:rsidR="00873C9F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67F703C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12019341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617AD5FD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0703FA6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D469CFF" w14:textId="69D761A5" w:rsidR="006C1EF8" w:rsidRPr="006A56BF" w:rsidRDefault="006C1EF8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12 [100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221 [73] (12) </w:t>
            </w:r>
            <w:r w:rsidR="007C3460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</w:t>
            </w:r>
            <w:r w:rsidR="007C3460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901A660" w14:textId="77777777" w:rsidR="006C1EF8" w:rsidRPr="006A56BF" w:rsidRDefault="006C1EF8" w:rsidP="00E73829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12 [108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42 [87] (12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F586C25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E3994EB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33 [119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49 [71] (12)</w:t>
            </w:r>
          </w:p>
          <w:p w14:paraId="2212CE2B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67C1672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2175F08D" w14:textId="77777777" w:rsidR="006C1EF8" w:rsidRPr="006A56BF" w:rsidRDefault="006C1EF8" w:rsidP="00E73829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26 [110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59 [99] (12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49A2298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82E0519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48866ECB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77720A63" w14:textId="77777777" w:rsidTr="000F4830">
        <w:trPr>
          <w:cantSplit/>
          <w:trHeight w:val="94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2685D611" w14:textId="7F553861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Assertiveness </w:t>
            </w:r>
            <w:r w:rsidR="007C3460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Q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uestionnaire (AQ</w:t>
            </w:r>
            <w:r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>)</w:t>
            </w:r>
          </w:p>
        </w:tc>
      </w:tr>
      <w:tr w:rsidR="006A56BF" w:rsidRPr="006A56BF" w14:paraId="4659D062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D056B5A" w14:textId="77777777" w:rsidR="006C1EF8" w:rsidRPr="006A56BF" w:rsidRDefault="006C1EF8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Assertiveness</w:t>
            </w:r>
            <w:hyperlink w:anchor="_ENREF_21" w:tooltip="Liberman, 1981 #95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Liberman&lt;/Author&gt;&lt;Year&gt;1981&lt;/Year&gt;&lt;RecNum&gt;95&lt;/RecNum&gt;&lt;DisplayText&gt;&lt;style face="superscript"&gt;21&lt;/style&gt;&lt;/DisplayText&gt;&lt;record&gt;&lt;rec-number&gt;95&lt;/rec-number&gt;&lt;foreign-keys&gt;&lt;key app="EN" db-id="d0ztdsvvip9xfpedrtlpxpztwr5xe0fw0rwt"&gt;95&lt;/key&gt;&lt;/foreign-keys&gt;&lt;ref-type name="Journal Article"&gt;17&lt;/ref-type&gt;&lt;contributors&gt;&lt;authors&gt;&lt;author&gt;Liberman, R. P.&lt;/author&gt;&lt;author&gt;Eckman, T.&lt;/author&gt;&lt;/authors&gt;&lt;/contributors&gt;&lt;titles&gt;&lt;title&gt;Behavior therapy vs insight-oriented therapy for repeated suicide attempters&lt;/title&gt;&lt;secondary-title&gt;Archives of general psychiatry&lt;/secondary-title&gt;&lt;alt-title&gt;Arch Gen Psychiatry&lt;/alt-title&gt;&lt;/titles&gt;&lt;periodical&gt;&lt;full-title&gt;Archives of general psychiatry&lt;/full-title&gt;&lt;abbr-1&gt;Arch Gen Psychiatry&lt;/abbr-1&gt;&lt;/periodical&gt;&lt;alt-periodical&gt;&lt;full-title&gt;Archives of general psychiatry&lt;/full-title&gt;&lt;abbr-1&gt;Arch Gen Psychiatry&lt;/abbr-1&gt;&lt;/alt-periodical&gt;&lt;pages&gt;1126-30&lt;/pages&gt;&lt;volume&gt;38&lt;/volume&gt;&lt;number&gt;10&lt;/number&gt;&lt;edition&gt;1981/10/01&lt;/edition&gt;&lt;keywords&gt;&lt;keyword&gt;Adolescent&lt;/keyword&gt;&lt;keyword&gt;Adult&lt;/keyword&gt;&lt;keyword&gt;*Behavior Therapy&lt;/keyword&gt;&lt;keyword&gt;Clinical Trials as Topic&lt;/keyword&gt;&lt;keyword&gt;Depression/psychology&lt;/keyword&gt;&lt;keyword&gt;Female&lt;/keyword&gt;&lt;keyword&gt;Humans&lt;/keyword&gt;&lt;keyword&gt;Male&lt;/keyword&gt;&lt;keyword&gt;Middle Aged&lt;/keyword&gt;&lt;keyword&gt;Psychological Tests&lt;/keyword&gt;&lt;keyword&gt;*Psychotherapy&lt;/keyword&gt;&lt;keyword&gt;Random Allocation&lt;/keyword&gt;&lt;keyword&gt;*Suicide, Attempted&lt;/keyword&gt;&lt;/keywords&gt;&lt;dates&gt;&lt;year&gt;1981&lt;/year&gt;&lt;pub-dates&gt;&lt;date&gt;Oct&lt;/date&gt;&lt;/pub-dates&gt;&lt;/dates&gt;&lt;isbn&gt;0003-990X (Print)&amp;#xD;0003-990X (Linking)&lt;/isbn&gt;&lt;accession-num&gt;7027988&lt;/accession-num&gt;&lt;work-type&gt;Clinical Trial&amp;#xD;Randomized Controlled Trial&amp;#xD;Research Support, U.S. Gov&amp;apos;t, P.H.S.&lt;/work-type&gt;&lt;urls&gt;&lt;related-urls&gt;&lt;url&gt;http://www.ncbi.nlm.nih.gov/pubmed/7027988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1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1A548C1" w14:textId="77777777" w:rsidR="006C1EF8" w:rsidRPr="006A56BF" w:rsidRDefault="00E91CB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  <w:p w14:paraId="029B13A6" w14:textId="77777777" w:rsidR="00E91CBC" w:rsidRPr="006A56BF" w:rsidRDefault="00E91CB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  <w:p w14:paraId="03F45169" w14:textId="5CE69FD3" w:rsidR="00E91CBC" w:rsidRPr="006A56BF" w:rsidRDefault="00E91CBC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EE3EA68" w14:textId="77777777" w:rsidR="006C1EF8" w:rsidRPr="006A56BF" w:rsidRDefault="006C1EF8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2 [4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11 [4] (12) 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before intervention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8A479A4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6 [6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17 [4] (12) 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after intervention at day 8</w:t>
            </w:r>
          </w:p>
          <w:p w14:paraId="78DB4498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EE36805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6 [5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</w:p>
          <w:p w14:paraId="451A3167" w14:textId="03FAEC0F" w:rsidR="006C1EF8" w:rsidRPr="006A56BF" w:rsidRDefault="006C1EF8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17 [4] (12) </w:t>
            </w:r>
            <w:r w:rsidR="00EC10E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</w:t>
            </w:r>
            <w:r w:rsidR="00A97FA7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8E60EFE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CD9E031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5D7AA14C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48AD739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7 [4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</w:p>
          <w:p w14:paraId="1D6F6DCA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17 [5] (12) </w:t>
            </w:r>
            <w:r w:rsidR="00A97FA7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</w:t>
            </w:r>
            <w:r w:rsidR="00A97FA7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  <w:p w14:paraId="56D3AE2E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1CE05B6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6 [5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</w:p>
          <w:p w14:paraId="27BDD948" w14:textId="77777777" w:rsidR="006C1EF8" w:rsidRPr="006A56BF" w:rsidRDefault="006C1EF8" w:rsidP="00E73829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9 [5] (12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945618B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5BBE8CA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7 [5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</w:p>
          <w:p w14:paraId="04DE5851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8 [4] (12)</w:t>
            </w:r>
          </w:p>
          <w:p w14:paraId="60EEC11D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2735D63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7 [5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</w:p>
          <w:p w14:paraId="5ED26F5D" w14:textId="77777777" w:rsidR="006C1EF8" w:rsidRPr="006A56BF" w:rsidRDefault="006C1EF8" w:rsidP="00E73829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6 [5] (12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A0718CD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D4F5E65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38E50E13" w14:textId="77777777" w:rsidR="006C1EF8" w:rsidRPr="006A56BF" w:rsidRDefault="006C1EF8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7E9C2580" w14:textId="77777777" w:rsidR="00EC7719" w:rsidRPr="006A56BF" w:rsidRDefault="00EC7719">
      <w:pPr>
        <w:widowControl/>
        <w:jc w:val="left"/>
        <w:rPr>
          <w:rFonts w:asciiTheme="majorHAnsi" w:hAnsiTheme="majorHAnsi" w:cstheme="majorHAnsi"/>
          <w:b/>
          <w:color w:val="000000" w:themeColor="text1"/>
          <w:szCs w:val="16"/>
        </w:rPr>
      </w:pPr>
      <w:r w:rsidRPr="006A56BF">
        <w:rPr>
          <w:rFonts w:asciiTheme="majorHAnsi" w:hAnsiTheme="majorHAnsi" w:cstheme="majorHAnsi"/>
          <w:b/>
          <w:color w:val="000000" w:themeColor="text1"/>
          <w:szCs w:val="16"/>
        </w:rPr>
        <w:br w:type="page"/>
      </w:r>
    </w:p>
    <w:p w14:paraId="4757A0E7" w14:textId="5AF69859" w:rsidR="00EC7719" w:rsidRPr="006A56BF" w:rsidRDefault="00BA5E35" w:rsidP="00EC7719">
      <w:pPr>
        <w:rPr>
          <w:rFonts w:asciiTheme="majorHAnsi" w:hAnsiTheme="majorHAnsi" w:cstheme="majorHAnsi"/>
          <w:b/>
          <w:color w:val="000000" w:themeColor="text1"/>
          <w:szCs w:val="16"/>
        </w:rPr>
      </w:pPr>
      <w:bookmarkStart w:id="0" w:name="_GoBack"/>
      <w:bookmarkEnd w:id="0"/>
      <w:r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lastRenderedPageBreak/>
        <w:t xml:space="preserve">Table </w:t>
      </w:r>
      <w:r w:rsidR="00463DD2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S</w:t>
      </w:r>
      <w:r w:rsidR="000440CA" w:rsidRPr="006A56BF">
        <w:rPr>
          <w:rFonts w:ascii="Arial" w:hAnsi="Arial" w:cs="Arial" w:hint="eastAsia"/>
          <w:b/>
          <w:color w:val="000000" w:themeColor="text1"/>
          <w:sz w:val="24"/>
          <w:szCs w:val="20"/>
        </w:rPr>
        <w:t>7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h</w:t>
      </w:r>
      <w:r w:rsidR="0074376A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 </w:t>
      </w:r>
      <w:r w:rsidR="00B2146C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List of p</w:t>
      </w:r>
      <w:r w:rsidR="00B214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 xml:space="preserve">sychometric </w:t>
      </w:r>
      <w:r w:rsidR="0070636C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measures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 xml:space="preserve"> (</w:t>
      </w:r>
      <w:r w:rsidR="00E66F77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o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thers) (</w:t>
      </w:r>
      <w:r w:rsidR="00E26FED" w:rsidRPr="006A56BF">
        <w:rPr>
          <w:rFonts w:asciiTheme="majorHAnsi" w:hAnsiTheme="majorHAnsi" w:cstheme="majorHAnsi"/>
          <w:b/>
          <w:color w:val="000000" w:themeColor="text1"/>
          <w:sz w:val="24"/>
          <w:szCs w:val="16"/>
        </w:rPr>
        <w:t>continued</w:t>
      </w:r>
      <w:r w:rsidR="00202015" w:rsidRPr="006A56BF">
        <w:rPr>
          <w:rFonts w:asciiTheme="majorHAnsi" w:hAnsiTheme="majorHAnsi" w:cstheme="majorHAnsi" w:hint="eastAsia"/>
          <w:b/>
          <w:color w:val="000000" w:themeColor="text1"/>
          <w:sz w:val="24"/>
          <w:szCs w:val="16"/>
        </w:rPr>
        <w:t>)</w:t>
      </w:r>
    </w:p>
    <w:tbl>
      <w:tblPr>
        <w:tblW w:w="16190" w:type="dxa"/>
        <w:tblInd w:w="108" w:type="dxa"/>
        <w:tblLayout w:type="fixed"/>
        <w:tblLook w:val="00A0" w:firstRow="1" w:lastRow="0" w:firstColumn="1" w:lastColumn="0" w:noHBand="0" w:noVBand="0"/>
      </w:tblPr>
      <w:tblGrid>
        <w:gridCol w:w="1701"/>
        <w:gridCol w:w="113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4"/>
        <w:gridCol w:w="1215"/>
      </w:tblGrid>
      <w:tr w:rsidR="006A56BF" w:rsidRPr="006A56BF" w14:paraId="402156D1" w14:textId="77777777" w:rsidTr="000F4830">
        <w:trPr>
          <w:cantSplit/>
          <w:trHeight w:val="296"/>
        </w:trPr>
        <w:tc>
          <w:tcPr>
            <w:tcW w:w="1701" w:type="dxa"/>
            <w:tcBorders>
              <w:top w:val="single" w:sz="18" w:space="0" w:color="auto"/>
              <w:bottom w:val="dashed" w:sz="4" w:space="0" w:color="auto"/>
            </w:tcBorders>
            <w:vAlign w:val="center"/>
          </w:tcPr>
          <w:p w14:paraId="07C48C12" w14:textId="77777777" w:rsidR="00EC7719" w:rsidRPr="006A56BF" w:rsidRDefault="00EC7719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dashed" w:sz="4" w:space="0" w:color="auto"/>
            </w:tcBorders>
          </w:tcPr>
          <w:p w14:paraId="1A3E5353" w14:textId="77777777" w:rsidR="00EC7719" w:rsidRPr="006A56BF" w:rsidRDefault="004E1438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Validation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40F6740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Baseline</w:t>
            </w:r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DF8E2C2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0200485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375A2634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wk</w:t>
            </w:r>
            <w:proofErr w:type="spellEnd"/>
            <w:r w:rsidR="009C2704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/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8786219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3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5D581E50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188FDCF9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621D043D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9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0E387274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12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4" w:type="dxa"/>
            <w:tcBorders>
              <w:top w:val="single" w:sz="18" w:space="0" w:color="auto"/>
              <w:bottom w:val="single" w:sz="2" w:space="0" w:color="auto"/>
            </w:tcBorders>
          </w:tcPr>
          <w:p w14:paraId="268B7AE6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24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  <w:tc>
          <w:tcPr>
            <w:tcW w:w="1215" w:type="dxa"/>
            <w:tcBorders>
              <w:top w:val="single" w:sz="18" w:space="0" w:color="auto"/>
              <w:bottom w:val="single" w:sz="2" w:space="0" w:color="auto"/>
            </w:tcBorders>
          </w:tcPr>
          <w:p w14:paraId="4FF68A38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60 </w:t>
            </w:r>
            <w:proofErr w:type="spellStart"/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mo</w:t>
            </w:r>
            <w:proofErr w:type="spellEnd"/>
          </w:p>
        </w:tc>
      </w:tr>
      <w:tr w:rsidR="006A56BF" w:rsidRPr="006A56BF" w14:paraId="321D94F2" w14:textId="77777777" w:rsidTr="000F4830">
        <w:trPr>
          <w:cantSplit/>
          <w:trHeight w:val="285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5A0C6CE9" w14:textId="77777777" w:rsidR="00EC7719" w:rsidRPr="006A56BF" w:rsidRDefault="00EC7719" w:rsidP="000F4830">
            <w:pPr>
              <w:jc w:val="left"/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</w:tcPr>
          <w:p w14:paraId="29BB1072" w14:textId="77777777" w:rsidR="00EC7719" w:rsidRPr="006A56BF" w:rsidRDefault="00EC7719" w:rsidP="000F4830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</w:p>
        </w:tc>
        <w:tc>
          <w:tcPr>
            <w:tcW w:w="13355" w:type="dxa"/>
            <w:gridSpan w:val="11"/>
            <w:tcBorders>
              <w:top w:val="single" w:sz="2" w:space="0" w:color="auto"/>
              <w:bottom w:val="single" w:sz="18" w:space="0" w:color="auto"/>
            </w:tcBorders>
          </w:tcPr>
          <w:p w14:paraId="0872AB2D" w14:textId="7D86B4A6" w:rsidR="00EC7719" w:rsidRPr="006A56BF" w:rsidRDefault="00316279" w:rsidP="00870EC1">
            <w:pPr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Data </w:t>
            </w:r>
            <w:r w:rsidR="00870EC1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are</w:t>
            </w:r>
            <w:r w:rsidR="00870EC1"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 xml:space="preserve"> 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shown as "</w:t>
            </w:r>
            <w:r w:rsidR="00870EC1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m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ean [SD] (n)</w:t>
            </w:r>
            <w:r w:rsidR="00870EC1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kern w:val="0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kern w:val="0"/>
                <w:sz w:val="18"/>
                <w:szCs w:val="16"/>
              </w:rPr>
              <w:t>" 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N [%] (n)</w:t>
            </w:r>
            <w:r w:rsidR="00870EC1"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,</w:t>
            </w:r>
            <w:r w:rsidRPr="006A56BF">
              <w:rPr>
                <w:rFonts w:asciiTheme="majorHAnsi" w:eastAsia="MS PGothic" w:hAnsiTheme="majorHAnsi" w:cstheme="majorHAnsi" w:hint="eastAsia"/>
                <w:b/>
                <w:bCs/>
                <w:color w:val="000000" w:themeColor="text1"/>
                <w:sz w:val="18"/>
                <w:szCs w:val="16"/>
              </w:rPr>
              <w:t>"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 xml:space="preserve"> or “</w:t>
            </w:r>
            <w:r w:rsidRPr="006A56BF">
              <w:rPr>
                <w:rFonts w:asciiTheme="majorHAnsi" w:hAnsiTheme="majorHAnsi" w:cstheme="majorHAnsi" w:hint="eastAsia"/>
                <w:b/>
                <w:color w:val="000000" w:themeColor="text1"/>
                <w:sz w:val="18"/>
                <w:szCs w:val="16"/>
              </w:rPr>
              <w:t>median [IQR] (n</w:t>
            </w:r>
            <w:r w:rsidRPr="006A56BF"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  <w:t>)</w:t>
            </w:r>
            <w:r w:rsidRPr="006A56BF">
              <w:rPr>
                <w:rFonts w:asciiTheme="majorHAnsi" w:eastAsia="MS PGothic" w:hAnsiTheme="majorHAnsi" w:cstheme="majorHAnsi"/>
                <w:b/>
                <w:bCs/>
                <w:color w:val="000000" w:themeColor="text1"/>
                <w:sz w:val="18"/>
                <w:szCs w:val="16"/>
              </w:rPr>
              <w:t>”</w:t>
            </w:r>
          </w:p>
        </w:tc>
      </w:tr>
      <w:tr w:rsidR="006A56BF" w:rsidRPr="006A56BF" w14:paraId="6084C987" w14:textId="77777777" w:rsidTr="000F4830">
        <w:trPr>
          <w:cantSplit/>
          <w:trHeight w:val="139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33E7D936" w14:textId="483CBF9B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Fear </w:t>
            </w:r>
            <w:r w:rsidR="00870EC1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S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urvey </w:t>
            </w:r>
            <w:r w:rsidR="00870EC1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S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chedule (FSS</w:t>
            </w:r>
            <w:r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>)</w:t>
            </w:r>
          </w:p>
        </w:tc>
      </w:tr>
      <w:tr w:rsidR="006A56BF" w:rsidRPr="006A56BF" w14:paraId="3388897D" w14:textId="77777777" w:rsidTr="000F4830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613422DF" w14:textId="77777777" w:rsidR="00EC7719" w:rsidRPr="006A56BF" w:rsidRDefault="00EC7719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Fear</w:t>
            </w:r>
            <w:hyperlink w:anchor="_ENREF_21" w:tooltip="Liberman, 1981 #95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/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&lt;EndNote&gt;&lt;Cite&gt;&lt;Author&gt;Liberman&lt;/Author&gt;&lt;Year&gt;1981&lt;/Year&gt;&lt;RecNum&gt;95&lt;/RecNum&gt;&lt;DisplayText&gt;&lt;style face="superscript"&gt;21&lt;/style&gt;&lt;/DisplayText&gt;&lt;record&gt;&lt;rec-number&gt;95&lt;/rec-number&gt;&lt;foreign-keys&gt;&lt;key app="EN" db-id="d0ztdsvvip9xfpedrtlpxpztwr5xe0fw0rwt"&gt;95&lt;/key&gt;&lt;/foreign-keys&gt;&lt;ref-type name="Journal Article"&gt;17&lt;/ref-type&gt;&lt;contributors&gt;&lt;authors&gt;&lt;author&gt;Liberman, R. P.&lt;/author&gt;&lt;author&gt;Eckman, T.&lt;/author&gt;&lt;/authors&gt;&lt;/contributors&gt;&lt;titles&gt;&lt;title&gt;Behavior therapy vs insight-oriented therapy for repeated suicide attempters&lt;/title&gt;&lt;secondary-title&gt;Archives of general psychiatry&lt;/secondary-title&gt;&lt;alt-title&gt;Arch Gen Psychiatry&lt;/alt-title&gt;&lt;/titles&gt;&lt;periodical&gt;&lt;full-title&gt;Archives of general psychiatry&lt;/full-title&gt;&lt;abbr-1&gt;Arch Gen Psychiatry&lt;/abbr-1&gt;&lt;/periodical&gt;&lt;alt-periodical&gt;&lt;full-title&gt;Archives of general psychiatry&lt;/full-title&gt;&lt;abbr-1&gt;Arch Gen Psychiatry&lt;/abbr-1&gt;&lt;/alt-periodical&gt;&lt;pages&gt;1126-30&lt;/pages&gt;&lt;volume&gt;38&lt;/volume&gt;&lt;number&gt;10&lt;/number&gt;&lt;edition&gt;1981/10/01&lt;/edition&gt;&lt;keywords&gt;&lt;keyword&gt;Adolescent&lt;/keyword&gt;&lt;keyword&gt;Adult&lt;/keyword&gt;&lt;keyword&gt;*Behavior Therapy&lt;/keyword&gt;&lt;keyword&gt;Clinical Trials as Topic&lt;/keyword&gt;&lt;keyword&gt;Depression/psychology&lt;/keyword&gt;&lt;keyword&gt;Female&lt;/keyword&gt;&lt;keyword&gt;Humans&lt;/keyword&gt;&lt;keyword&gt;Male&lt;/keyword&gt;&lt;keyword&gt;Middle Aged&lt;/keyword&gt;&lt;keyword&gt;Psychological Tests&lt;/keyword&gt;&lt;keyword&gt;*Psychotherapy&lt;/keyword&gt;&lt;keyword&gt;Random Allocation&lt;/keyword&gt;&lt;keyword&gt;*Suicide, Attempted&lt;/keyword&gt;&lt;/keywords&gt;&lt;dates&gt;&lt;year&gt;1981&lt;/year&gt;&lt;pub-dates&gt;&lt;date&gt;Oct&lt;/date&gt;&lt;/pub-dates&gt;&lt;/dates&gt;&lt;isbn&gt;0003-990X (Print)&amp;#xD;0003-990X (Linking)&lt;/isbn&gt;&lt;accession-num&gt;7027988&lt;/accession-num&gt;&lt;work-type&gt;Clinical Trial&amp;#xD;Randomized Controlled Trial&amp;#xD;Research Support, U.S. Gov&amp;apos;t, P.H.S.&lt;/work-type&gt;&lt;urls&gt;&lt;related-urls&gt;&lt;url&gt;http://www.ncbi.nlm.nih.gov/pubmed/7027988&lt;/url&gt;&lt;/related-urls&gt;&lt;/urls&gt;&lt;language&gt;eng&lt;/language&gt;&lt;/record&gt;&lt;/Cite&gt;&lt;/EndNote&gt;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21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82AB542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</w:p>
          <w:p w14:paraId="09785C34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6975E558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AEC527C" w14:textId="77777777" w:rsidR="00EC7719" w:rsidRPr="006A56BF" w:rsidRDefault="00EC7719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7 [62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136 [38] (12) 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before intervention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7254002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5 [61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</w:p>
          <w:p w14:paraId="3B154200" w14:textId="77777777" w:rsidR="00EC7719" w:rsidRPr="006A56BF" w:rsidRDefault="00EC7719" w:rsidP="000F4830">
            <w:pPr>
              <w:jc w:val="left"/>
              <w:rPr>
                <w:color w:val="000000" w:themeColor="text1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99 [40] (12) 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after intervention at day 8</w:t>
            </w:r>
          </w:p>
          <w:p w14:paraId="3991D976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2B504714" w14:textId="77777777" w:rsidR="00EC7719" w:rsidRPr="006A56BF" w:rsidRDefault="00EC7719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3 [65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103 [43] (12) </w:t>
            </w:r>
            <w:r w:rsidR="00A97FA7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2</w:t>
            </w:r>
            <w:r w:rsidR="00A97FA7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1C3A17B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916D603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4C1CDAE6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  <w:p w14:paraId="0A069109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8F6B3D4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7 [45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117 [90] (12) </w:t>
            </w:r>
            <w:r w:rsidR="00A97FA7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at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</w:t>
            </w:r>
            <w:r w:rsidR="00A97FA7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B5D9046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57 [43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</w:p>
          <w:p w14:paraId="7F74B979" w14:textId="77777777" w:rsidR="00EC7719" w:rsidRPr="006A56BF" w:rsidRDefault="00EC7719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91 [36] (12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BFC5476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A41164C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0 [38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</w:p>
          <w:p w14:paraId="0E013CE0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80 [29] (12</w:t>
            </w:r>
            <w:r w:rsidR="00A97FA7"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08919FE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65 [42] (12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</w:t>
            </w:r>
          </w:p>
          <w:p w14:paraId="06B6FD18" w14:textId="77777777" w:rsidR="00EC7719" w:rsidRPr="006A56BF" w:rsidRDefault="00EC7719" w:rsidP="00E73829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97 [59] (12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51830B3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C111898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36E969B1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1C20A7CD" w14:textId="77777777" w:rsidTr="000F4830">
        <w:trPr>
          <w:cantSplit/>
          <w:trHeight w:val="127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180F4040" w14:textId="47233A6E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b/>
                <w:color w:val="000000" w:themeColor="text1"/>
                <w:sz w:val="18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Client </w:t>
            </w:r>
            <w:r w:rsidR="00870EC1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S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atisfaction </w:t>
            </w:r>
            <w:r w:rsidR="00870EC1"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Q</w:t>
            </w: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uestionnaire (CSQ</w:t>
            </w:r>
            <w:r w:rsidRPr="006A56BF">
              <w:rPr>
                <w:rFonts w:asciiTheme="majorHAnsi" w:eastAsia="MS PGothic" w:hAnsiTheme="majorHAnsi" w:cstheme="majorHAnsi" w:hint="eastAsia"/>
                <w:b/>
                <w:color w:val="000000" w:themeColor="text1"/>
                <w:sz w:val="18"/>
                <w:szCs w:val="16"/>
              </w:rPr>
              <w:t>)</w:t>
            </w:r>
          </w:p>
        </w:tc>
      </w:tr>
      <w:tr w:rsidR="006A56BF" w:rsidRPr="006A56BF" w14:paraId="1A6CF3EA" w14:textId="77777777" w:rsidTr="00E73829">
        <w:trPr>
          <w:cantSplit/>
          <w:trHeight w:val="709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BD22111" w14:textId="77777777" w:rsidR="00EC7719" w:rsidRPr="006A56BF" w:rsidRDefault="00EC7719" w:rsidP="00DB0BAB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Satisfaction with care</w:t>
            </w:r>
            <w:hyperlink w:anchor="_ENREF_35" w:tooltip="Crawford, 2010 #31" w:history="1"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DcmF3Zm9yZDwvQXV0aG9yPjxZZWFyPjIwMTA8L1llYXI+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begin">
                  <w:fldData xml:space="preserve">PEVuZE5vdGU+PENpdGU+PEF1dGhvcj5DcmF3Zm9yZDwvQXV0aG9yPjxZZWFyPjIwMTA8L1llYXI+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</w:fldData>
                </w:fldChar>
              </w:r>
              <w:r w:rsidR="00DB0BA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instrText xml:space="preserve"> ADDIN EN.CITE.DATA </w:instrTex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separate"/>
              </w:r>
              <w:r w:rsidR="00DB0BAB" w:rsidRPr="006A56BF">
                <w:rPr>
                  <w:rFonts w:asciiTheme="majorHAnsi" w:eastAsia="MS PGothic" w:hAnsiTheme="majorHAnsi" w:cstheme="majorHAnsi"/>
                  <w:noProof/>
                  <w:color w:val="000000" w:themeColor="text1"/>
                  <w:sz w:val="16"/>
                  <w:szCs w:val="16"/>
                  <w:vertAlign w:val="superscript"/>
                </w:rPr>
                <w:t>35</w:t>
              </w:r>
              <w:r w:rsidR="00A66EFB" w:rsidRPr="006A56BF">
                <w:rPr>
                  <w:rFonts w:asciiTheme="majorHAnsi" w:eastAsia="MS PGothic" w:hAnsiTheme="majorHAnsi" w:cstheme="majorHAnsi"/>
                  <w:color w:val="000000" w:themeColor="text1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74B487E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  <w:p w14:paraId="5E28CFE8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</w:p>
          <w:p w14:paraId="5EBCD1B8" w14:textId="77777777" w:rsidR="00EC7719" w:rsidRPr="006A56BF" w:rsidRDefault="00EC7719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CC662E7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1CCF057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E2D0AD5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1053CF5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10069F6" w14:textId="77777777" w:rsidR="00EC7719" w:rsidRPr="006A56BF" w:rsidRDefault="00EC7719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.0 [-] (30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0.5 [-] (32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7EDA583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2F34D56" w14:textId="77777777" w:rsidR="00EC7719" w:rsidRPr="006A56BF" w:rsidRDefault="00EC7719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E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11.0 [-] (28)</w:t>
            </w:r>
            <w:r w:rsidR="00187C8F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;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 C</w:t>
            </w:r>
            <w:r w:rsidR="0074376A"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 xml:space="preserve">: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9.0 [-] (28)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AEAAACF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7A778CD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ED233C1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01184072" w14:textId="77777777" w:rsidR="00EC7719" w:rsidRPr="006A56BF" w:rsidRDefault="00EC7719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0E191602" w14:textId="77777777" w:rsidTr="002A714C">
        <w:trPr>
          <w:cantSplit/>
          <w:trHeight w:val="77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60D608B6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Eysenck Impulsiveness Scale</w:t>
            </w:r>
          </w:p>
        </w:tc>
      </w:tr>
      <w:tr w:rsidR="006A56BF" w:rsidRPr="006A56BF" w14:paraId="39AC295A" w14:textId="77777777" w:rsidTr="002A714C">
        <w:trPr>
          <w:cantSplit/>
          <w:trHeight w:val="96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736E0B76" w14:textId="77777777" w:rsidR="00A25B96" w:rsidRPr="006A56BF" w:rsidRDefault="00A25B96" w:rsidP="00F70C01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I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</w:rPr>
              <w:t>mpulsiveness</w:t>
            </w:r>
            <w:r w:rsidRPr="006A56BF">
              <w:rPr>
                <w:rFonts w:asciiTheme="majorHAnsi" w:eastAsia="MS PGothic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FBAABAC" w14:textId="77777777" w:rsidR="00A25B96" w:rsidRPr="006A56BF" w:rsidRDefault="00A25B96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, 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,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758BE6D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No data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28E2660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263155A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E370DCB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118CE07" w14:textId="77777777" w:rsidR="00A25B96" w:rsidRPr="006A56BF" w:rsidRDefault="00A25B96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FA4E5F7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41725A6" w14:textId="77777777" w:rsidR="00A25B96" w:rsidRPr="006A56BF" w:rsidRDefault="00A25B96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70C20E2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47562DD5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02912E7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52C70F8B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572F79B2" w14:textId="77777777" w:rsidTr="002A714C">
        <w:trPr>
          <w:cantSplit/>
          <w:trHeight w:val="77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1CBB4414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proofErr w:type="spellStart"/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Spielberger</w:t>
            </w:r>
            <w:proofErr w:type="spellEnd"/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 xml:space="preserve"> Trait-Anger Scale</w:t>
            </w:r>
          </w:p>
        </w:tc>
      </w:tr>
      <w:tr w:rsidR="006A56BF" w:rsidRPr="006A56BF" w14:paraId="6F5BE3A5" w14:textId="77777777" w:rsidTr="002A714C">
        <w:trPr>
          <w:cantSplit/>
          <w:trHeight w:val="77"/>
        </w:trPr>
        <w:tc>
          <w:tcPr>
            <w:tcW w:w="1701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35C97FA" w14:textId="77777777" w:rsidR="00A25B96" w:rsidRPr="006A56BF" w:rsidRDefault="00A25B96" w:rsidP="00F70C01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Anger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134" w:type="dxa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23F2465" w14:textId="77777777" w:rsidR="00A25B96" w:rsidRPr="006A56BF" w:rsidRDefault="00A25B96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R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,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V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,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6B63F09C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No data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4127A2B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03E5BA3D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F2657F5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D090269" w14:textId="77777777" w:rsidR="00A25B96" w:rsidRPr="006A56BF" w:rsidRDefault="00A25B96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7DAE36A8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1F73B3EF" w14:textId="77777777" w:rsidR="00A25B96" w:rsidRPr="006A56BF" w:rsidRDefault="00A25B96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4CA96B1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5B03C6FC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dashed" w:sz="4" w:space="0" w:color="auto"/>
            </w:tcBorders>
          </w:tcPr>
          <w:p w14:paraId="3AF5A4B6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dashed" w:sz="4" w:space="0" w:color="auto"/>
            </w:tcBorders>
          </w:tcPr>
          <w:p w14:paraId="7CBCBAEC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  <w:tr w:rsidR="006A56BF" w:rsidRPr="006A56BF" w14:paraId="341F2A30" w14:textId="77777777" w:rsidTr="002A714C">
        <w:trPr>
          <w:cantSplit/>
          <w:trHeight w:val="77"/>
        </w:trPr>
        <w:tc>
          <w:tcPr>
            <w:tcW w:w="16190" w:type="dxa"/>
            <w:gridSpan w:val="13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  <w:vAlign w:val="center"/>
          </w:tcPr>
          <w:p w14:paraId="33393125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proofErr w:type="spellStart"/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Bille</w:t>
            </w:r>
            <w:proofErr w:type="spellEnd"/>
            <w:r w:rsidRPr="006A56BF">
              <w:rPr>
                <w:rFonts w:asciiTheme="majorHAnsi" w:eastAsia="MS PGothic" w:hAnsiTheme="majorHAnsi" w:cstheme="majorHAnsi"/>
                <w:b/>
                <w:color w:val="000000" w:themeColor="text1"/>
                <w:sz w:val="18"/>
                <w:szCs w:val="16"/>
              </w:rPr>
              <w:t>-Brahe Measurement of Social Support</w:t>
            </w:r>
          </w:p>
        </w:tc>
      </w:tr>
      <w:tr w:rsidR="006A56BF" w:rsidRPr="006A56BF" w14:paraId="7AE530EE" w14:textId="77777777" w:rsidTr="002A714C">
        <w:trPr>
          <w:cantSplit/>
          <w:trHeight w:val="77"/>
        </w:trPr>
        <w:tc>
          <w:tcPr>
            <w:tcW w:w="1701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2AA253CC" w14:textId="77777777" w:rsidR="00A25B96" w:rsidRPr="006A56BF" w:rsidRDefault="00A25B96" w:rsidP="00F70C01">
            <w:pPr>
              <w:jc w:val="left"/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</w:rPr>
              <w:t>Social support</w:t>
            </w:r>
            <w:r w:rsidRPr="006A56BF">
              <w:rPr>
                <w:rFonts w:asciiTheme="majorHAnsi" w:eastAsia="MS PGothic" w:hAnsiTheme="majorHAnsi" w:cstheme="majorHAnsi"/>
                <w:color w:val="000000" w:themeColor="text1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134" w:type="dxa"/>
            <w:tcBorders>
              <w:top w:val="dashed" w:sz="4" w:space="0" w:color="auto"/>
              <w:bottom w:val="single" w:sz="18" w:space="0" w:color="auto"/>
            </w:tcBorders>
            <w:vAlign w:val="center"/>
          </w:tcPr>
          <w:p w14:paraId="30758337" w14:textId="77777777" w:rsidR="00A25B96" w:rsidRPr="006A56BF" w:rsidRDefault="00A25B96" w:rsidP="000F4830">
            <w:pPr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- ,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 xml:space="preserve"> ,</w:t>
            </w:r>
            <w:r w:rsidRPr="006A56BF"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  <w:t>-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2737A11C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</w:rPr>
              <w:t>No data</w:t>
            </w:r>
            <w:r w:rsidRPr="006A56BF">
              <w:rPr>
                <w:rFonts w:asciiTheme="majorHAnsi" w:hAnsiTheme="majorHAnsi" w:cstheme="majorHAnsi" w:hint="eastAsia"/>
                <w:color w:val="000000" w:themeColor="text1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1C2C77A1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70F627C3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2E606099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426691B1" w14:textId="77777777" w:rsidR="00A25B96" w:rsidRPr="006A56BF" w:rsidRDefault="00A25B96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73F01168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5BD8C861" w14:textId="77777777" w:rsidR="00A25B96" w:rsidRPr="006A56BF" w:rsidRDefault="00A25B96" w:rsidP="00A97FA7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268C05FC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64CE58BB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4" w:type="dxa"/>
            <w:tcBorders>
              <w:top w:val="dashed" w:sz="4" w:space="0" w:color="auto"/>
              <w:bottom w:val="single" w:sz="18" w:space="0" w:color="auto"/>
            </w:tcBorders>
          </w:tcPr>
          <w:p w14:paraId="5B2EE303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  <w:tc>
          <w:tcPr>
            <w:tcW w:w="1215" w:type="dxa"/>
            <w:tcBorders>
              <w:top w:val="dashed" w:sz="4" w:space="0" w:color="auto"/>
              <w:bottom w:val="single" w:sz="18" w:space="0" w:color="auto"/>
            </w:tcBorders>
          </w:tcPr>
          <w:p w14:paraId="30C7C534" w14:textId="77777777" w:rsidR="00A25B96" w:rsidRPr="006A56BF" w:rsidRDefault="00A25B96" w:rsidP="000F4830">
            <w:pPr>
              <w:jc w:val="left"/>
              <w:rPr>
                <w:rFonts w:asciiTheme="majorHAnsi" w:hAnsiTheme="majorHAnsi" w:cstheme="majorHAnsi"/>
                <w:color w:val="000000" w:themeColor="text1"/>
                <w:sz w:val="16"/>
                <w:szCs w:val="16"/>
              </w:rPr>
            </w:pPr>
          </w:p>
        </w:tc>
      </w:tr>
    </w:tbl>
    <w:p w14:paraId="628BB55A" w14:textId="77777777" w:rsidR="00BE4CA8" w:rsidRPr="006A56BF" w:rsidRDefault="00BE4CA8" w:rsidP="00264411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Abbreviations: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proofErr w:type="spell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wk</w:t>
      </w:r>
      <w:proofErr w:type="spellEnd"/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week/weeks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proofErr w:type="spellStart"/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mo</w:t>
      </w:r>
      <w:proofErr w:type="spellEnd"/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month/months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E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experimental intervention group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;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C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,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control group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</w:p>
    <w:p w14:paraId="08B41305" w14:textId="2F83CB09" w:rsidR="00161E68" w:rsidRPr="00A56AB5" w:rsidRDefault="00BE4CA8" w:rsidP="002C53F8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The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Validation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column shows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whether the psychological measure had been previously shown to have reliability,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valid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, and 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>predictability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.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R: Previous evidence for reliability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;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>V: Previous evidence for validity</w:t>
      </w:r>
      <w:r w:rsidRPr="006A56BF">
        <w:rPr>
          <w:rFonts w:asciiTheme="majorHAnsi" w:hAnsiTheme="majorHAnsi" w:cstheme="majorHAnsi" w:hint="eastAsia"/>
          <w:color w:val="000000" w:themeColor="text1"/>
          <w:sz w:val="16"/>
          <w:szCs w:val="16"/>
        </w:rPr>
        <w:t xml:space="preserve">; </w:t>
      </w:r>
      <w:r w:rsidRPr="006A56BF">
        <w:rPr>
          <w:rFonts w:asciiTheme="majorHAnsi" w:hAnsiTheme="majorHAnsi" w:cstheme="majorHAnsi"/>
          <w:color w:val="000000" w:themeColor="text1"/>
          <w:sz w:val="16"/>
          <w:szCs w:val="16"/>
        </w:rPr>
        <w:t xml:space="preserve">P: Previous evidence for </w:t>
      </w:r>
      <w:r w:rsidRPr="00A56AB5">
        <w:rPr>
          <w:rFonts w:asciiTheme="majorHAnsi" w:hAnsiTheme="majorHAnsi" w:cstheme="majorHAnsi"/>
          <w:color w:val="000000" w:themeColor="text1"/>
          <w:sz w:val="16"/>
          <w:szCs w:val="16"/>
        </w:rPr>
        <w:t>predictability.</w:t>
      </w:r>
    </w:p>
    <w:p w14:paraId="175399D1" w14:textId="77777777" w:rsidR="00D0668E" w:rsidRPr="00A56AB5" w:rsidRDefault="00D0668E" w:rsidP="00D0668E">
      <w:pPr>
        <w:widowControl/>
        <w:spacing w:line="240" w:lineRule="exact"/>
        <w:jc w:val="left"/>
        <w:rPr>
          <w:rFonts w:asciiTheme="majorHAnsi" w:hAnsiTheme="majorHAnsi" w:cstheme="majorHAnsi"/>
          <w:color w:val="000000" w:themeColor="text1"/>
          <w:sz w:val="16"/>
          <w:szCs w:val="16"/>
        </w:rPr>
      </w:pPr>
      <w:r w:rsidRPr="00A56AB5">
        <w:rPr>
          <w:rFonts w:asciiTheme="majorHAnsi" w:hAnsiTheme="majorHAnsi" w:cstheme="majorHAnsi"/>
          <w:color w:val="000000" w:themeColor="text1"/>
          <w:sz w:val="16"/>
          <w:szCs w:val="16"/>
        </w:rPr>
        <w:t>See references in Additional file 11.</w:t>
      </w:r>
    </w:p>
    <w:p w14:paraId="6E10D8A1" w14:textId="77777777" w:rsidR="00D0668E" w:rsidRPr="006A56BF" w:rsidRDefault="00D0668E" w:rsidP="002C53F8">
      <w:pPr>
        <w:spacing w:line="240" w:lineRule="exact"/>
        <w:rPr>
          <w:rFonts w:asciiTheme="majorHAnsi" w:hAnsiTheme="majorHAnsi" w:cstheme="majorHAnsi"/>
          <w:color w:val="000000" w:themeColor="text1"/>
          <w:sz w:val="16"/>
          <w:szCs w:val="16"/>
        </w:rPr>
      </w:pPr>
    </w:p>
    <w:sectPr w:rsidR="00D0668E" w:rsidRPr="006A56BF" w:rsidSect="002C53F8">
      <w:pgSz w:w="16838" w:h="11906" w:orient="landscape" w:code="9"/>
      <w:pgMar w:top="284" w:right="284" w:bottom="284" w:left="284" w:header="851" w:footer="99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43B42CC" w14:textId="77777777" w:rsidR="00880C19" w:rsidRDefault="00880C19" w:rsidP="00120F17">
      <w:r>
        <w:separator/>
      </w:r>
    </w:p>
  </w:endnote>
  <w:endnote w:type="continuationSeparator" w:id="0">
    <w:p w14:paraId="201C1EC8" w14:textId="77777777" w:rsidR="00880C19" w:rsidRDefault="00880C19" w:rsidP="00120F1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ＭＳ明朝">
    <w:altName w:val="MS P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FCE24BC" w14:textId="77777777" w:rsidR="00880C19" w:rsidRDefault="00880C19" w:rsidP="00120F17">
      <w:r>
        <w:separator/>
      </w:r>
    </w:p>
  </w:footnote>
  <w:footnote w:type="continuationSeparator" w:id="0">
    <w:p w14:paraId="33547905" w14:textId="77777777" w:rsidR="00880C19" w:rsidRDefault="00880C19" w:rsidP="00120F1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1221FA5"/>
    <w:multiLevelType w:val="hybridMultilevel"/>
    <w:tmpl w:val="7EBC7B4E"/>
    <w:lvl w:ilvl="0" w:tplc="7B7CA04A">
      <w:start w:val="1"/>
      <w:numFmt w:val="decimal"/>
      <w:lvlText w:val="%1)"/>
      <w:lvlJc w:val="left"/>
      <w:pPr>
        <w:ind w:left="42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>
    <w:nsid w:val="36F479AF"/>
    <w:multiLevelType w:val="hybridMultilevel"/>
    <w:tmpl w:val="013CC57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>
    <w:nsid w:val="3FCB1743"/>
    <w:multiLevelType w:val="hybridMultilevel"/>
    <w:tmpl w:val="269450CA"/>
    <w:lvl w:ilvl="0" w:tplc="7B7CA04A">
      <w:start w:val="1"/>
      <w:numFmt w:val="decimal"/>
      <w:lvlText w:val="%1)"/>
      <w:lvlJc w:val="left"/>
      <w:pPr>
        <w:ind w:left="42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>
    <w:nsid w:val="417975E0"/>
    <w:multiLevelType w:val="hybridMultilevel"/>
    <w:tmpl w:val="ADC6FDE8"/>
    <w:lvl w:ilvl="0" w:tplc="7B7CA04A">
      <w:start w:val="1"/>
      <w:numFmt w:val="decimal"/>
      <w:lvlText w:val="%1)"/>
      <w:lvlJc w:val="left"/>
      <w:pPr>
        <w:ind w:left="42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>
    <w:nsid w:val="436364D4"/>
    <w:multiLevelType w:val="hybridMultilevel"/>
    <w:tmpl w:val="CB6C8372"/>
    <w:lvl w:ilvl="0" w:tplc="866ECA48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theme="majorHAnsi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>
    <w:nsid w:val="5EA240A9"/>
    <w:multiLevelType w:val="hybridMultilevel"/>
    <w:tmpl w:val="CDC8F4D0"/>
    <w:lvl w:ilvl="0" w:tplc="EADCA636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theme="majorHAnsi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  <w:num w:numId="5">
    <w:abstractNumId w:val="5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DateAndTime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ja-JP" w:vendorID="64" w:dllVersion="0" w:nlCheck="1" w:checkStyle="1"/>
  <w:activeWritingStyle w:appName="MSWord" w:lang="en-US" w:vendorID="64" w:dllVersion="131078" w:nlCheck="1" w:checkStyle="1"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0ztdsvvip9xfpedrtlpxpztwr5xe0fw0rwt&quot;&gt;Action-J_SystematicReview_ref_20160415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7&lt;/item&gt;&lt;item&gt;18&lt;/item&gt;&lt;item&gt;20&lt;/item&gt;&lt;item&gt;21&lt;/item&gt;&lt;item&gt;26&lt;/item&gt;&lt;item&gt;28&lt;/item&gt;&lt;item&gt;29&lt;/item&gt;&lt;item&gt;30&lt;/item&gt;&lt;item&gt;31&lt;/item&gt;&lt;item&gt;82&lt;/item&gt;&lt;item&gt;95&lt;/item&gt;&lt;item&gt;96&lt;/item&gt;&lt;item&gt;98&lt;/item&gt;&lt;item&gt;158&lt;/item&gt;&lt;item&gt;159&lt;/item&gt;&lt;item&gt;162&lt;/item&gt;&lt;item&gt;163&lt;/item&gt;&lt;item&gt;169&lt;/item&gt;&lt;item&gt;171&lt;/item&gt;&lt;item&gt;172&lt;/item&gt;&lt;/record-ids&gt;&lt;/item&gt;&lt;/Libraries&gt;"/>
    <w:docVar w:name="Total_Editing_Time" w:val="0"/>
  </w:docVars>
  <w:rsids>
    <w:rsidRoot w:val="00E8748B"/>
    <w:rsid w:val="00001C0E"/>
    <w:rsid w:val="00003348"/>
    <w:rsid w:val="00005493"/>
    <w:rsid w:val="000076E8"/>
    <w:rsid w:val="0001484F"/>
    <w:rsid w:val="0001605A"/>
    <w:rsid w:val="0001672A"/>
    <w:rsid w:val="000174E3"/>
    <w:rsid w:val="00017886"/>
    <w:rsid w:val="0002283C"/>
    <w:rsid w:val="000236D6"/>
    <w:rsid w:val="00025250"/>
    <w:rsid w:val="0003015B"/>
    <w:rsid w:val="0003054D"/>
    <w:rsid w:val="00036653"/>
    <w:rsid w:val="00036A86"/>
    <w:rsid w:val="00036EBD"/>
    <w:rsid w:val="00037E4E"/>
    <w:rsid w:val="00042219"/>
    <w:rsid w:val="00044090"/>
    <w:rsid w:val="000440CA"/>
    <w:rsid w:val="0004415C"/>
    <w:rsid w:val="00051D84"/>
    <w:rsid w:val="0005517A"/>
    <w:rsid w:val="00061FB6"/>
    <w:rsid w:val="0006306B"/>
    <w:rsid w:val="00063496"/>
    <w:rsid w:val="000636BA"/>
    <w:rsid w:val="00063901"/>
    <w:rsid w:val="0007082B"/>
    <w:rsid w:val="0007100B"/>
    <w:rsid w:val="00073F15"/>
    <w:rsid w:val="00075CF7"/>
    <w:rsid w:val="0007649C"/>
    <w:rsid w:val="000779B6"/>
    <w:rsid w:val="00082146"/>
    <w:rsid w:val="000859AB"/>
    <w:rsid w:val="00087744"/>
    <w:rsid w:val="000948DE"/>
    <w:rsid w:val="00094A07"/>
    <w:rsid w:val="00095AD1"/>
    <w:rsid w:val="000A2304"/>
    <w:rsid w:val="000A3181"/>
    <w:rsid w:val="000A3E8B"/>
    <w:rsid w:val="000A46E8"/>
    <w:rsid w:val="000A4888"/>
    <w:rsid w:val="000B0A6D"/>
    <w:rsid w:val="000B25C0"/>
    <w:rsid w:val="000B297E"/>
    <w:rsid w:val="000B477E"/>
    <w:rsid w:val="000B6181"/>
    <w:rsid w:val="000B7566"/>
    <w:rsid w:val="000B7D59"/>
    <w:rsid w:val="000C01C7"/>
    <w:rsid w:val="000C1A5E"/>
    <w:rsid w:val="000C271D"/>
    <w:rsid w:val="000C2A6F"/>
    <w:rsid w:val="000C73D2"/>
    <w:rsid w:val="000D07BB"/>
    <w:rsid w:val="000D26E2"/>
    <w:rsid w:val="000D2AF0"/>
    <w:rsid w:val="000D363E"/>
    <w:rsid w:val="000D416E"/>
    <w:rsid w:val="000D4482"/>
    <w:rsid w:val="000D6F6C"/>
    <w:rsid w:val="000E0266"/>
    <w:rsid w:val="000E0D78"/>
    <w:rsid w:val="000E2438"/>
    <w:rsid w:val="000E480C"/>
    <w:rsid w:val="000E4905"/>
    <w:rsid w:val="000F3AB4"/>
    <w:rsid w:val="000F4830"/>
    <w:rsid w:val="00102D55"/>
    <w:rsid w:val="00104E82"/>
    <w:rsid w:val="00106DD1"/>
    <w:rsid w:val="00110DB0"/>
    <w:rsid w:val="00115B85"/>
    <w:rsid w:val="00115D05"/>
    <w:rsid w:val="00116847"/>
    <w:rsid w:val="00120F17"/>
    <w:rsid w:val="00121C47"/>
    <w:rsid w:val="001240B2"/>
    <w:rsid w:val="001318F7"/>
    <w:rsid w:val="00132DD9"/>
    <w:rsid w:val="00136CA7"/>
    <w:rsid w:val="00136D2B"/>
    <w:rsid w:val="00140B24"/>
    <w:rsid w:val="0014263D"/>
    <w:rsid w:val="00142BC7"/>
    <w:rsid w:val="001447D1"/>
    <w:rsid w:val="00144E9E"/>
    <w:rsid w:val="00144F5C"/>
    <w:rsid w:val="00145B51"/>
    <w:rsid w:val="001509C6"/>
    <w:rsid w:val="00152B19"/>
    <w:rsid w:val="00154A17"/>
    <w:rsid w:val="00155676"/>
    <w:rsid w:val="00161E68"/>
    <w:rsid w:val="00162926"/>
    <w:rsid w:val="00163228"/>
    <w:rsid w:val="001643A5"/>
    <w:rsid w:val="0016535D"/>
    <w:rsid w:val="00166BD4"/>
    <w:rsid w:val="001734EB"/>
    <w:rsid w:val="00173818"/>
    <w:rsid w:val="001754E1"/>
    <w:rsid w:val="00176C27"/>
    <w:rsid w:val="00185601"/>
    <w:rsid w:val="00185AF4"/>
    <w:rsid w:val="00187C8F"/>
    <w:rsid w:val="00190128"/>
    <w:rsid w:val="0019382C"/>
    <w:rsid w:val="00197B5B"/>
    <w:rsid w:val="001A4265"/>
    <w:rsid w:val="001B0DB8"/>
    <w:rsid w:val="001B27FB"/>
    <w:rsid w:val="001B432D"/>
    <w:rsid w:val="001B433A"/>
    <w:rsid w:val="001B4E16"/>
    <w:rsid w:val="001B57D7"/>
    <w:rsid w:val="001C0D18"/>
    <w:rsid w:val="001C4B89"/>
    <w:rsid w:val="001C4FC9"/>
    <w:rsid w:val="001C62BA"/>
    <w:rsid w:val="001D11C5"/>
    <w:rsid w:val="001D415D"/>
    <w:rsid w:val="001E0302"/>
    <w:rsid w:val="001E09F6"/>
    <w:rsid w:val="001E0C31"/>
    <w:rsid w:val="001E18F6"/>
    <w:rsid w:val="001E660B"/>
    <w:rsid w:val="001F3CF7"/>
    <w:rsid w:val="001F48CE"/>
    <w:rsid w:val="001F61E1"/>
    <w:rsid w:val="00202015"/>
    <w:rsid w:val="0020310C"/>
    <w:rsid w:val="002037EF"/>
    <w:rsid w:val="00206367"/>
    <w:rsid w:val="00210792"/>
    <w:rsid w:val="00211360"/>
    <w:rsid w:val="002126EB"/>
    <w:rsid w:val="00212B3D"/>
    <w:rsid w:val="00213C91"/>
    <w:rsid w:val="00216422"/>
    <w:rsid w:val="00220CC3"/>
    <w:rsid w:val="00223716"/>
    <w:rsid w:val="00224BAB"/>
    <w:rsid w:val="00224DBC"/>
    <w:rsid w:val="00224E31"/>
    <w:rsid w:val="00227009"/>
    <w:rsid w:val="00227771"/>
    <w:rsid w:val="0023069A"/>
    <w:rsid w:val="00232243"/>
    <w:rsid w:val="00232260"/>
    <w:rsid w:val="00232E38"/>
    <w:rsid w:val="00233A15"/>
    <w:rsid w:val="002355BB"/>
    <w:rsid w:val="002356EC"/>
    <w:rsid w:val="00242EDA"/>
    <w:rsid w:val="002431AE"/>
    <w:rsid w:val="00243BBA"/>
    <w:rsid w:val="00244563"/>
    <w:rsid w:val="00245EF4"/>
    <w:rsid w:val="00246090"/>
    <w:rsid w:val="002460F0"/>
    <w:rsid w:val="00250E43"/>
    <w:rsid w:val="002511BE"/>
    <w:rsid w:val="00251433"/>
    <w:rsid w:val="0025273E"/>
    <w:rsid w:val="002600CD"/>
    <w:rsid w:val="00263D99"/>
    <w:rsid w:val="00264411"/>
    <w:rsid w:val="00267E1E"/>
    <w:rsid w:val="0027050B"/>
    <w:rsid w:val="00272E79"/>
    <w:rsid w:val="00276E08"/>
    <w:rsid w:val="00280427"/>
    <w:rsid w:val="00280DBC"/>
    <w:rsid w:val="0028426C"/>
    <w:rsid w:val="0028675E"/>
    <w:rsid w:val="00287E33"/>
    <w:rsid w:val="002900AB"/>
    <w:rsid w:val="00290518"/>
    <w:rsid w:val="0029126E"/>
    <w:rsid w:val="00291A47"/>
    <w:rsid w:val="002A2F20"/>
    <w:rsid w:val="002A4E2C"/>
    <w:rsid w:val="002A5427"/>
    <w:rsid w:val="002A695F"/>
    <w:rsid w:val="002A6F89"/>
    <w:rsid w:val="002A714C"/>
    <w:rsid w:val="002A76D4"/>
    <w:rsid w:val="002B079C"/>
    <w:rsid w:val="002B1966"/>
    <w:rsid w:val="002B38ED"/>
    <w:rsid w:val="002C1D84"/>
    <w:rsid w:val="002C4C97"/>
    <w:rsid w:val="002C4CE4"/>
    <w:rsid w:val="002C517F"/>
    <w:rsid w:val="002C53F8"/>
    <w:rsid w:val="002C559C"/>
    <w:rsid w:val="002C5CBA"/>
    <w:rsid w:val="002C77E3"/>
    <w:rsid w:val="002D4335"/>
    <w:rsid w:val="002D587B"/>
    <w:rsid w:val="002D72E3"/>
    <w:rsid w:val="002E1DE5"/>
    <w:rsid w:val="002E6ECD"/>
    <w:rsid w:val="002E71F6"/>
    <w:rsid w:val="002F0050"/>
    <w:rsid w:val="002F150E"/>
    <w:rsid w:val="002F21D5"/>
    <w:rsid w:val="002F31C2"/>
    <w:rsid w:val="002F4B53"/>
    <w:rsid w:val="002F4BCC"/>
    <w:rsid w:val="002F517B"/>
    <w:rsid w:val="002F5433"/>
    <w:rsid w:val="002F7803"/>
    <w:rsid w:val="003060CA"/>
    <w:rsid w:val="00306F4E"/>
    <w:rsid w:val="00312838"/>
    <w:rsid w:val="0031383B"/>
    <w:rsid w:val="00316279"/>
    <w:rsid w:val="0032264E"/>
    <w:rsid w:val="00326091"/>
    <w:rsid w:val="00334792"/>
    <w:rsid w:val="003359A2"/>
    <w:rsid w:val="00335B4D"/>
    <w:rsid w:val="00336478"/>
    <w:rsid w:val="003378FE"/>
    <w:rsid w:val="00337FD0"/>
    <w:rsid w:val="00340FF6"/>
    <w:rsid w:val="0034129E"/>
    <w:rsid w:val="00346DAF"/>
    <w:rsid w:val="003505B0"/>
    <w:rsid w:val="003556A8"/>
    <w:rsid w:val="00357373"/>
    <w:rsid w:val="003574A8"/>
    <w:rsid w:val="00357597"/>
    <w:rsid w:val="00362C38"/>
    <w:rsid w:val="0036361A"/>
    <w:rsid w:val="003649A1"/>
    <w:rsid w:val="00366500"/>
    <w:rsid w:val="003665F4"/>
    <w:rsid w:val="00367F96"/>
    <w:rsid w:val="00372878"/>
    <w:rsid w:val="003757DC"/>
    <w:rsid w:val="00377E65"/>
    <w:rsid w:val="003801AD"/>
    <w:rsid w:val="00382D53"/>
    <w:rsid w:val="0038622F"/>
    <w:rsid w:val="003878C6"/>
    <w:rsid w:val="00392B01"/>
    <w:rsid w:val="00393996"/>
    <w:rsid w:val="00395E07"/>
    <w:rsid w:val="003A3CB1"/>
    <w:rsid w:val="003A4965"/>
    <w:rsid w:val="003A5B6E"/>
    <w:rsid w:val="003A77E1"/>
    <w:rsid w:val="003B0848"/>
    <w:rsid w:val="003B0E22"/>
    <w:rsid w:val="003B10B1"/>
    <w:rsid w:val="003B10E2"/>
    <w:rsid w:val="003B36D2"/>
    <w:rsid w:val="003C1216"/>
    <w:rsid w:val="003C2900"/>
    <w:rsid w:val="003C57C5"/>
    <w:rsid w:val="003C5D08"/>
    <w:rsid w:val="003C77B3"/>
    <w:rsid w:val="003D1E52"/>
    <w:rsid w:val="003D2078"/>
    <w:rsid w:val="003D45B0"/>
    <w:rsid w:val="003D5216"/>
    <w:rsid w:val="003E0A6F"/>
    <w:rsid w:val="003E478D"/>
    <w:rsid w:val="003E558A"/>
    <w:rsid w:val="003F04E1"/>
    <w:rsid w:val="003F19A0"/>
    <w:rsid w:val="003F2249"/>
    <w:rsid w:val="003F6F3C"/>
    <w:rsid w:val="00400251"/>
    <w:rsid w:val="00401AB5"/>
    <w:rsid w:val="0041061B"/>
    <w:rsid w:val="00412845"/>
    <w:rsid w:val="00413C28"/>
    <w:rsid w:val="00415C6D"/>
    <w:rsid w:val="00416826"/>
    <w:rsid w:val="00416F3E"/>
    <w:rsid w:val="00417669"/>
    <w:rsid w:val="00417BBC"/>
    <w:rsid w:val="00423B35"/>
    <w:rsid w:val="00430CD4"/>
    <w:rsid w:val="00431AE4"/>
    <w:rsid w:val="0043247C"/>
    <w:rsid w:val="00432905"/>
    <w:rsid w:val="00432A9E"/>
    <w:rsid w:val="00433296"/>
    <w:rsid w:val="004422B8"/>
    <w:rsid w:val="00445297"/>
    <w:rsid w:val="0045463A"/>
    <w:rsid w:val="00456801"/>
    <w:rsid w:val="00460E11"/>
    <w:rsid w:val="00463DD2"/>
    <w:rsid w:val="00465014"/>
    <w:rsid w:val="004667A8"/>
    <w:rsid w:val="004724AD"/>
    <w:rsid w:val="00472A6F"/>
    <w:rsid w:val="0047704D"/>
    <w:rsid w:val="004835C4"/>
    <w:rsid w:val="004837FC"/>
    <w:rsid w:val="0048424E"/>
    <w:rsid w:val="00486A39"/>
    <w:rsid w:val="004877AF"/>
    <w:rsid w:val="00491A64"/>
    <w:rsid w:val="004A75E8"/>
    <w:rsid w:val="004B4997"/>
    <w:rsid w:val="004B5750"/>
    <w:rsid w:val="004C00A2"/>
    <w:rsid w:val="004C4DBA"/>
    <w:rsid w:val="004C62BF"/>
    <w:rsid w:val="004C63C9"/>
    <w:rsid w:val="004C6EE8"/>
    <w:rsid w:val="004D53FF"/>
    <w:rsid w:val="004D76EB"/>
    <w:rsid w:val="004E1438"/>
    <w:rsid w:val="004E19AC"/>
    <w:rsid w:val="004E2599"/>
    <w:rsid w:val="004E3660"/>
    <w:rsid w:val="004E4E77"/>
    <w:rsid w:val="004E570F"/>
    <w:rsid w:val="004F290A"/>
    <w:rsid w:val="0050075F"/>
    <w:rsid w:val="005026F7"/>
    <w:rsid w:val="005033D7"/>
    <w:rsid w:val="00503DFA"/>
    <w:rsid w:val="005058AF"/>
    <w:rsid w:val="0050720F"/>
    <w:rsid w:val="00513B54"/>
    <w:rsid w:val="00514487"/>
    <w:rsid w:val="005145A1"/>
    <w:rsid w:val="00514CD0"/>
    <w:rsid w:val="00520855"/>
    <w:rsid w:val="005229C5"/>
    <w:rsid w:val="00522DF9"/>
    <w:rsid w:val="00531D4D"/>
    <w:rsid w:val="00533200"/>
    <w:rsid w:val="00536924"/>
    <w:rsid w:val="005420AC"/>
    <w:rsid w:val="0054252A"/>
    <w:rsid w:val="005427E8"/>
    <w:rsid w:val="00544371"/>
    <w:rsid w:val="005451E9"/>
    <w:rsid w:val="00547748"/>
    <w:rsid w:val="005519B5"/>
    <w:rsid w:val="005535A3"/>
    <w:rsid w:val="0056109B"/>
    <w:rsid w:val="005616A1"/>
    <w:rsid w:val="00562DA7"/>
    <w:rsid w:val="00572C65"/>
    <w:rsid w:val="0057361F"/>
    <w:rsid w:val="005765BE"/>
    <w:rsid w:val="00576FCF"/>
    <w:rsid w:val="0057799B"/>
    <w:rsid w:val="0058053A"/>
    <w:rsid w:val="00584F77"/>
    <w:rsid w:val="00587C55"/>
    <w:rsid w:val="0059105B"/>
    <w:rsid w:val="00591B04"/>
    <w:rsid w:val="00592132"/>
    <w:rsid w:val="00595215"/>
    <w:rsid w:val="00596868"/>
    <w:rsid w:val="005972E5"/>
    <w:rsid w:val="00597A4C"/>
    <w:rsid w:val="005A07A8"/>
    <w:rsid w:val="005A5934"/>
    <w:rsid w:val="005A6D1F"/>
    <w:rsid w:val="005A7545"/>
    <w:rsid w:val="005B063A"/>
    <w:rsid w:val="005B3059"/>
    <w:rsid w:val="005B5954"/>
    <w:rsid w:val="005C02E5"/>
    <w:rsid w:val="005C4945"/>
    <w:rsid w:val="005D076E"/>
    <w:rsid w:val="005D12BF"/>
    <w:rsid w:val="005D3AAD"/>
    <w:rsid w:val="005D4C07"/>
    <w:rsid w:val="005D63F5"/>
    <w:rsid w:val="005E523A"/>
    <w:rsid w:val="005E54CD"/>
    <w:rsid w:val="005E566D"/>
    <w:rsid w:val="005E576A"/>
    <w:rsid w:val="005E6702"/>
    <w:rsid w:val="005E7DBB"/>
    <w:rsid w:val="005F27AC"/>
    <w:rsid w:val="005F727F"/>
    <w:rsid w:val="005F78D3"/>
    <w:rsid w:val="006018DE"/>
    <w:rsid w:val="00602F5E"/>
    <w:rsid w:val="0060424D"/>
    <w:rsid w:val="0060630C"/>
    <w:rsid w:val="00606BED"/>
    <w:rsid w:val="00615CD4"/>
    <w:rsid w:val="0062208B"/>
    <w:rsid w:val="00622B8B"/>
    <w:rsid w:val="00625156"/>
    <w:rsid w:val="0063196B"/>
    <w:rsid w:val="00633A11"/>
    <w:rsid w:val="00633CA4"/>
    <w:rsid w:val="00637084"/>
    <w:rsid w:val="00641F9D"/>
    <w:rsid w:val="00642A89"/>
    <w:rsid w:val="00642B0E"/>
    <w:rsid w:val="00645343"/>
    <w:rsid w:val="0065038A"/>
    <w:rsid w:val="0065442E"/>
    <w:rsid w:val="0065652D"/>
    <w:rsid w:val="00656596"/>
    <w:rsid w:val="006567A3"/>
    <w:rsid w:val="006570D0"/>
    <w:rsid w:val="006573C2"/>
    <w:rsid w:val="00661736"/>
    <w:rsid w:val="0066392C"/>
    <w:rsid w:val="0066437B"/>
    <w:rsid w:val="00664FDD"/>
    <w:rsid w:val="00666296"/>
    <w:rsid w:val="006668DD"/>
    <w:rsid w:val="00670199"/>
    <w:rsid w:val="00673A53"/>
    <w:rsid w:val="006747D8"/>
    <w:rsid w:val="006764E5"/>
    <w:rsid w:val="0068048A"/>
    <w:rsid w:val="006804F7"/>
    <w:rsid w:val="00680C3C"/>
    <w:rsid w:val="006813A5"/>
    <w:rsid w:val="0068626A"/>
    <w:rsid w:val="00687A7B"/>
    <w:rsid w:val="00690D10"/>
    <w:rsid w:val="00691E45"/>
    <w:rsid w:val="00692B4A"/>
    <w:rsid w:val="00694056"/>
    <w:rsid w:val="006949CF"/>
    <w:rsid w:val="00695480"/>
    <w:rsid w:val="006A0778"/>
    <w:rsid w:val="006A1388"/>
    <w:rsid w:val="006A5145"/>
    <w:rsid w:val="006A56BF"/>
    <w:rsid w:val="006A57D4"/>
    <w:rsid w:val="006A581C"/>
    <w:rsid w:val="006A728E"/>
    <w:rsid w:val="006B4E2A"/>
    <w:rsid w:val="006C0E71"/>
    <w:rsid w:val="006C1EF8"/>
    <w:rsid w:val="006C2E06"/>
    <w:rsid w:val="006C4855"/>
    <w:rsid w:val="006C7D7A"/>
    <w:rsid w:val="006D1C2D"/>
    <w:rsid w:val="006D2E0F"/>
    <w:rsid w:val="006D74EE"/>
    <w:rsid w:val="006E05E9"/>
    <w:rsid w:val="006E19EE"/>
    <w:rsid w:val="006E2175"/>
    <w:rsid w:val="006E2524"/>
    <w:rsid w:val="006E2A1B"/>
    <w:rsid w:val="006E488F"/>
    <w:rsid w:val="006E631A"/>
    <w:rsid w:val="006E66FC"/>
    <w:rsid w:val="006F4CF6"/>
    <w:rsid w:val="006F7556"/>
    <w:rsid w:val="006F77FC"/>
    <w:rsid w:val="00702E31"/>
    <w:rsid w:val="00704BC7"/>
    <w:rsid w:val="0070636C"/>
    <w:rsid w:val="00710CEB"/>
    <w:rsid w:val="00712327"/>
    <w:rsid w:val="0071259E"/>
    <w:rsid w:val="00716CB6"/>
    <w:rsid w:val="00720AA8"/>
    <w:rsid w:val="007214C1"/>
    <w:rsid w:val="00724072"/>
    <w:rsid w:val="00730FDC"/>
    <w:rsid w:val="0073293C"/>
    <w:rsid w:val="00732B0E"/>
    <w:rsid w:val="007346BB"/>
    <w:rsid w:val="00734F4D"/>
    <w:rsid w:val="0073697B"/>
    <w:rsid w:val="00736D74"/>
    <w:rsid w:val="00740C82"/>
    <w:rsid w:val="00740E8F"/>
    <w:rsid w:val="0074376A"/>
    <w:rsid w:val="007540F4"/>
    <w:rsid w:val="007568C0"/>
    <w:rsid w:val="00757459"/>
    <w:rsid w:val="00760787"/>
    <w:rsid w:val="007607AF"/>
    <w:rsid w:val="00760F61"/>
    <w:rsid w:val="00765090"/>
    <w:rsid w:val="00765118"/>
    <w:rsid w:val="00765C21"/>
    <w:rsid w:val="0077155F"/>
    <w:rsid w:val="00771C49"/>
    <w:rsid w:val="00772FDB"/>
    <w:rsid w:val="00777D50"/>
    <w:rsid w:val="007812AE"/>
    <w:rsid w:val="00782E42"/>
    <w:rsid w:val="00783ECF"/>
    <w:rsid w:val="00791FF0"/>
    <w:rsid w:val="007937A5"/>
    <w:rsid w:val="00794B69"/>
    <w:rsid w:val="00794FF7"/>
    <w:rsid w:val="007A042E"/>
    <w:rsid w:val="007A1ACC"/>
    <w:rsid w:val="007A1C7A"/>
    <w:rsid w:val="007A36F0"/>
    <w:rsid w:val="007B17E9"/>
    <w:rsid w:val="007B6746"/>
    <w:rsid w:val="007C0016"/>
    <w:rsid w:val="007C1B71"/>
    <w:rsid w:val="007C3460"/>
    <w:rsid w:val="007C3E60"/>
    <w:rsid w:val="007C518C"/>
    <w:rsid w:val="007C7B53"/>
    <w:rsid w:val="007D03DA"/>
    <w:rsid w:val="007D0706"/>
    <w:rsid w:val="007D1EA9"/>
    <w:rsid w:val="007D575C"/>
    <w:rsid w:val="007D6F31"/>
    <w:rsid w:val="007E4510"/>
    <w:rsid w:val="007F02E7"/>
    <w:rsid w:val="007F1807"/>
    <w:rsid w:val="007F2188"/>
    <w:rsid w:val="007F2B01"/>
    <w:rsid w:val="007F3383"/>
    <w:rsid w:val="007F3CE2"/>
    <w:rsid w:val="007F4334"/>
    <w:rsid w:val="007F5765"/>
    <w:rsid w:val="007F58FC"/>
    <w:rsid w:val="007F7E82"/>
    <w:rsid w:val="00803CD7"/>
    <w:rsid w:val="00804B08"/>
    <w:rsid w:val="00807B48"/>
    <w:rsid w:val="008131AA"/>
    <w:rsid w:val="00816B79"/>
    <w:rsid w:val="00821138"/>
    <w:rsid w:val="0082516C"/>
    <w:rsid w:val="00830AA6"/>
    <w:rsid w:val="0083541B"/>
    <w:rsid w:val="008354AF"/>
    <w:rsid w:val="00840250"/>
    <w:rsid w:val="00840A31"/>
    <w:rsid w:val="008429B8"/>
    <w:rsid w:val="00845248"/>
    <w:rsid w:val="00846499"/>
    <w:rsid w:val="00851424"/>
    <w:rsid w:val="00852178"/>
    <w:rsid w:val="00853C1F"/>
    <w:rsid w:val="008568FD"/>
    <w:rsid w:val="00856923"/>
    <w:rsid w:val="008612D3"/>
    <w:rsid w:val="0086141D"/>
    <w:rsid w:val="00861D66"/>
    <w:rsid w:val="00863E36"/>
    <w:rsid w:val="00870EC1"/>
    <w:rsid w:val="00872543"/>
    <w:rsid w:val="00872BBC"/>
    <w:rsid w:val="00873C9F"/>
    <w:rsid w:val="008751E3"/>
    <w:rsid w:val="00880C19"/>
    <w:rsid w:val="00882414"/>
    <w:rsid w:val="00882FE8"/>
    <w:rsid w:val="00891054"/>
    <w:rsid w:val="0089113D"/>
    <w:rsid w:val="00892185"/>
    <w:rsid w:val="00894964"/>
    <w:rsid w:val="008960B0"/>
    <w:rsid w:val="00896D78"/>
    <w:rsid w:val="008A0750"/>
    <w:rsid w:val="008A39B8"/>
    <w:rsid w:val="008A50F6"/>
    <w:rsid w:val="008A6445"/>
    <w:rsid w:val="008B04F5"/>
    <w:rsid w:val="008B1801"/>
    <w:rsid w:val="008B3A07"/>
    <w:rsid w:val="008B7370"/>
    <w:rsid w:val="008B7CCF"/>
    <w:rsid w:val="008C06B1"/>
    <w:rsid w:val="008C6762"/>
    <w:rsid w:val="008D050E"/>
    <w:rsid w:val="008D3686"/>
    <w:rsid w:val="008D7E69"/>
    <w:rsid w:val="008E1DB5"/>
    <w:rsid w:val="008E4F40"/>
    <w:rsid w:val="008E5926"/>
    <w:rsid w:val="008E67AD"/>
    <w:rsid w:val="008E7207"/>
    <w:rsid w:val="008F02B3"/>
    <w:rsid w:val="008F0AEC"/>
    <w:rsid w:val="008F0CB5"/>
    <w:rsid w:val="008F2288"/>
    <w:rsid w:val="008F3F13"/>
    <w:rsid w:val="008F5B00"/>
    <w:rsid w:val="008F62B7"/>
    <w:rsid w:val="008F6FF3"/>
    <w:rsid w:val="008F720F"/>
    <w:rsid w:val="00907893"/>
    <w:rsid w:val="009162E7"/>
    <w:rsid w:val="0092025F"/>
    <w:rsid w:val="00921E68"/>
    <w:rsid w:val="00924600"/>
    <w:rsid w:val="00926334"/>
    <w:rsid w:val="00926E7E"/>
    <w:rsid w:val="00926FAB"/>
    <w:rsid w:val="00927D9F"/>
    <w:rsid w:val="009306E7"/>
    <w:rsid w:val="00933995"/>
    <w:rsid w:val="009362A5"/>
    <w:rsid w:val="00936CDE"/>
    <w:rsid w:val="00936EC9"/>
    <w:rsid w:val="0094097C"/>
    <w:rsid w:val="00942726"/>
    <w:rsid w:val="00942AC0"/>
    <w:rsid w:val="00945592"/>
    <w:rsid w:val="0095231E"/>
    <w:rsid w:val="009526CC"/>
    <w:rsid w:val="00952A77"/>
    <w:rsid w:val="009560A2"/>
    <w:rsid w:val="00963F38"/>
    <w:rsid w:val="0096467F"/>
    <w:rsid w:val="00964CCF"/>
    <w:rsid w:val="00965788"/>
    <w:rsid w:val="00966CF7"/>
    <w:rsid w:val="009710D2"/>
    <w:rsid w:val="0097111D"/>
    <w:rsid w:val="009735F2"/>
    <w:rsid w:val="00976E23"/>
    <w:rsid w:val="009773BD"/>
    <w:rsid w:val="00985908"/>
    <w:rsid w:val="009908E2"/>
    <w:rsid w:val="00991536"/>
    <w:rsid w:val="0099429D"/>
    <w:rsid w:val="009A2161"/>
    <w:rsid w:val="009A5BE5"/>
    <w:rsid w:val="009B079D"/>
    <w:rsid w:val="009B09F8"/>
    <w:rsid w:val="009B110D"/>
    <w:rsid w:val="009B13AC"/>
    <w:rsid w:val="009B374E"/>
    <w:rsid w:val="009B43DF"/>
    <w:rsid w:val="009B4B05"/>
    <w:rsid w:val="009B5B44"/>
    <w:rsid w:val="009C2704"/>
    <w:rsid w:val="009C65A1"/>
    <w:rsid w:val="009C668C"/>
    <w:rsid w:val="009C66C1"/>
    <w:rsid w:val="009D1490"/>
    <w:rsid w:val="009D290A"/>
    <w:rsid w:val="009D4B3D"/>
    <w:rsid w:val="009D5C32"/>
    <w:rsid w:val="009D7222"/>
    <w:rsid w:val="009D7A70"/>
    <w:rsid w:val="009E1573"/>
    <w:rsid w:val="009E19F2"/>
    <w:rsid w:val="009E2F2B"/>
    <w:rsid w:val="009F03EE"/>
    <w:rsid w:val="009F1893"/>
    <w:rsid w:val="009F4414"/>
    <w:rsid w:val="009F4D5E"/>
    <w:rsid w:val="009F6074"/>
    <w:rsid w:val="009F6AC7"/>
    <w:rsid w:val="00A0052A"/>
    <w:rsid w:val="00A01842"/>
    <w:rsid w:val="00A0184B"/>
    <w:rsid w:val="00A02B51"/>
    <w:rsid w:val="00A038CA"/>
    <w:rsid w:val="00A07D9A"/>
    <w:rsid w:val="00A1174B"/>
    <w:rsid w:val="00A12200"/>
    <w:rsid w:val="00A13A0C"/>
    <w:rsid w:val="00A17476"/>
    <w:rsid w:val="00A221C8"/>
    <w:rsid w:val="00A22A4D"/>
    <w:rsid w:val="00A22A54"/>
    <w:rsid w:val="00A22C8C"/>
    <w:rsid w:val="00A2331C"/>
    <w:rsid w:val="00A25B96"/>
    <w:rsid w:val="00A26A91"/>
    <w:rsid w:val="00A30684"/>
    <w:rsid w:val="00A35EB7"/>
    <w:rsid w:val="00A36A9C"/>
    <w:rsid w:val="00A36C0D"/>
    <w:rsid w:val="00A4249F"/>
    <w:rsid w:val="00A42CA6"/>
    <w:rsid w:val="00A4662B"/>
    <w:rsid w:val="00A52144"/>
    <w:rsid w:val="00A56AB5"/>
    <w:rsid w:val="00A60177"/>
    <w:rsid w:val="00A61721"/>
    <w:rsid w:val="00A62428"/>
    <w:rsid w:val="00A62BAE"/>
    <w:rsid w:val="00A6650A"/>
    <w:rsid w:val="00A6651C"/>
    <w:rsid w:val="00A66EFB"/>
    <w:rsid w:val="00A70311"/>
    <w:rsid w:val="00A706FC"/>
    <w:rsid w:val="00A71604"/>
    <w:rsid w:val="00A71EC9"/>
    <w:rsid w:val="00A729D6"/>
    <w:rsid w:val="00A75EE1"/>
    <w:rsid w:val="00A8278C"/>
    <w:rsid w:val="00A83BC7"/>
    <w:rsid w:val="00A84BD3"/>
    <w:rsid w:val="00A868D2"/>
    <w:rsid w:val="00A8726D"/>
    <w:rsid w:val="00A923F8"/>
    <w:rsid w:val="00A92E2C"/>
    <w:rsid w:val="00A93814"/>
    <w:rsid w:val="00A97FA7"/>
    <w:rsid w:val="00AA2AEA"/>
    <w:rsid w:val="00AA3C09"/>
    <w:rsid w:val="00AA3C1A"/>
    <w:rsid w:val="00AA4882"/>
    <w:rsid w:val="00AA4A77"/>
    <w:rsid w:val="00AA6225"/>
    <w:rsid w:val="00AB17D0"/>
    <w:rsid w:val="00AB29C0"/>
    <w:rsid w:val="00AB653E"/>
    <w:rsid w:val="00AB7A44"/>
    <w:rsid w:val="00AC15FA"/>
    <w:rsid w:val="00AC4BEF"/>
    <w:rsid w:val="00AC67D5"/>
    <w:rsid w:val="00AC6917"/>
    <w:rsid w:val="00AC721B"/>
    <w:rsid w:val="00AD0914"/>
    <w:rsid w:val="00AD0D37"/>
    <w:rsid w:val="00AD34ED"/>
    <w:rsid w:val="00AD6118"/>
    <w:rsid w:val="00AD741F"/>
    <w:rsid w:val="00AE21AB"/>
    <w:rsid w:val="00AF2E2B"/>
    <w:rsid w:val="00AF316B"/>
    <w:rsid w:val="00AF32CF"/>
    <w:rsid w:val="00AF3658"/>
    <w:rsid w:val="00AF4052"/>
    <w:rsid w:val="00AF6B53"/>
    <w:rsid w:val="00B03180"/>
    <w:rsid w:val="00B06DC8"/>
    <w:rsid w:val="00B106A7"/>
    <w:rsid w:val="00B10A88"/>
    <w:rsid w:val="00B1187E"/>
    <w:rsid w:val="00B16A4B"/>
    <w:rsid w:val="00B16D08"/>
    <w:rsid w:val="00B2146C"/>
    <w:rsid w:val="00B24728"/>
    <w:rsid w:val="00B24DE1"/>
    <w:rsid w:val="00B317CD"/>
    <w:rsid w:val="00B346E7"/>
    <w:rsid w:val="00B34BF0"/>
    <w:rsid w:val="00B412A9"/>
    <w:rsid w:val="00B42926"/>
    <w:rsid w:val="00B433F5"/>
    <w:rsid w:val="00B51A86"/>
    <w:rsid w:val="00B53315"/>
    <w:rsid w:val="00B55C2F"/>
    <w:rsid w:val="00B56552"/>
    <w:rsid w:val="00B5695F"/>
    <w:rsid w:val="00B62773"/>
    <w:rsid w:val="00B638E9"/>
    <w:rsid w:val="00B65D60"/>
    <w:rsid w:val="00B70526"/>
    <w:rsid w:val="00B709BC"/>
    <w:rsid w:val="00B710EB"/>
    <w:rsid w:val="00B72409"/>
    <w:rsid w:val="00B72A4B"/>
    <w:rsid w:val="00B75BD7"/>
    <w:rsid w:val="00B76C7F"/>
    <w:rsid w:val="00B81857"/>
    <w:rsid w:val="00B81DD3"/>
    <w:rsid w:val="00B87A24"/>
    <w:rsid w:val="00B9004B"/>
    <w:rsid w:val="00B94AD0"/>
    <w:rsid w:val="00B94CDE"/>
    <w:rsid w:val="00B97CF5"/>
    <w:rsid w:val="00BA0796"/>
    <w:rsid w:val="00BA0EAE"/>
    <w:rsid w:val="00BA1EB5"/>
    <w:rsid w:val="00BA2B53"/>
    <w:rsid w:val="00BA3E12"/>
    <w:rsid w:val="00BA5E35"/>
    <w:rsid w:val="00BA6E96"/>
    <w:rsid w:val="00BA7735"/>
    <w:rsid w:val="00BA7CA8"/>
    <w:rsid w:val="00BB1A2A"/>
    <w:rsid w:val="00BB25E3"/>
    <w:rsid w:val="00BB2770"/>
    <w:rsid w:val="00BB58C2"/>
    <w:rsid w:val="00BB71C4"/>
    <w:rsid w:val="00BC2673"/>
    <w:rsid w:val="00BC27E4"/>
    <w:rsid w:val="00BC4FDF"/>
    <w:rsid w:val="00BD03DC"/>
    <w:rsid w:val="00BD13B5"/>
    <w:rsid w:val="00BD4A94"/>
    <w:rsid w:val="00BD653F"/>
    <w:rsid w:val="00BE4CA8"/>
    <w:rsid w:val="00BE4CB0"/>
    <w:rsid w:val="00BE761D"/>
    <w:rsid w:val="00BE77A0"/>
    <w:rsid w:val="00BE7EF3"/>
    <w:rsid w:val="00BF0426"/>
    <w:rsid w:val="00BF366B"/>
    <w:rsid w:val="00BF5C9B"/>
    <w:rsid w:val="00BF6925"/>
    <w:rsid w:val="00BF7DCF"/>
    <w:rsid w:val="00C01213"/>
    <w:rsid w:val="00C0278A"/>
    <w:rsid w:val="00C04372"/>
    <w:rsid w:val="00C049A4"/>
    <w:rsid w:val="00C133E5"/>
    <w:rsid w:val="00C154AC"/>
    <w:rsid w:val="00C15B4B"/>
    <w:rsid w:val="00C25B1E"/>
    <w:rsid w:val="00C300E2"/>
    <w:rsid w:val="00C327C0"/>
    <w:rsid w:val="00C3431F"/>
    <w:rsid w:val="00C41D14"/>
    <w:rsid w:val="00C42EA6"/>
    <w:rsid w:val="00C44158"/>
    <w:rsid w:val="00C44EAA"/>
    <w:rsid w:val="00C45CE8"/>
    <w:rsid w:val="00C50D9A"/>
    <w:rsid w:val="00C52190"/>
    <w:rsid w:val="00C52F6D"/>
    <w:rsid w:val="00C55583"/>
    <w:rsid w:val="00C60167"/>
    <w:rsid w:val="00C6185A"/>
    <w:rsid w:val="00C67327"/>
    <w:rsid w:val="00C711C1"/>
    <w:rsid w:val="00C71568"/>
    <w:rsid w:val="00C72345"/>
    <w:rsid w:val="00C75D78"/>
    <w:rsid w:val="00C76022"/>
    <w:rsid w:val="00C76186"/>
    <w:rsid w:val="00C76F0D"/>
    <w:rsid w:val="00C775D2"/>
    <w:rsid w:val="00C826AA"/>
    <w:rsid w:val="00C82D6C"/>
    <w:rsid w:val="00C97FD0"/>
    <w:rsid w:val="00CA01E5"/>
    <w:rsid w:val="00CA1D8D"/>
    <w:rsid w:val="00CA2627"/>
    <w:rsid w:val="00CA5DB9"/>
    <w:rsid w:val="00CA5F8F"/>
    <w:rsid w:val="00CB2C54"/>
    <w:rsid w:val="00CB679D"/>
    <w:rsid w:val="00CC1983"/>
    <w:rsid w:val="00CC2683"/>
    <w:rsid w:val="00CC467F"/>
    <w:rsid w:val="00CC5C3B"/>
    <w:rsid w:val="00CC76BD"/>
    <w:rsid w:val="00CC7A81"/>
    <w:rsid w:val="00CC7F44"/>
    <w:rsid w:val="00CD2C3A"/>
    <w:rsid w:val="00CD6798"/>
    <w:rsid w:val="00CD77DF"/>
    <w:rsid w:val="00CD7A95"/>
    <w:rsid w:val="00CE121D"/>
    <w:rsid w:val="00CE1462"/>
    <w:rsid w:val="00CE3436"/>
    <w:rsid w:val="00CE5141"/>
    <w:rsid w:val="00CF25E3"/>
    <w:rsid w:val="00CF38CF"/>
    <w:rsid w:val="00CF4AD6"/>
    <w:rsid w:val="00CF4D83"/>
    <w:rsid w:val="00CF7B07"/>
    <w:rsid w:val="00D01855"/>
    <w:rsid w:val="00D0668E"/>
    <w:rsid w:val="00D07D58"/>
    <w:rsid w:val="00D10B28"/>
    <w:rsid w:val="00D10EF0"/>
    <w:rsid w:val="00D11C91"/>
    <w:rsid w:val="00D161C9"/>
    <w:rsid w:val="00D174CD"/>
    <w:rsid w:val="00D17FF8"/>
    <w:rsid w:val="00D20D91"/>
    <w:rsid w:val="00D22A5D"/>
    <w:rsid w:val="00D271A8"/>
    <w:rsid w:val="00D32C47"/>
    <w:rsid w:val="00D32CE1"/>
    <w:rsid w:val="00D33EE2"/>
    <w:rsid w:val="00D3632E"/>
    <w:rsid w:val="00D3719D"/>
    <w:rsid w:val="00D410AF"/>
    <w:rsid w:val="00D44B00"/>
    <w:rsid w:val="00D456F4"/>
    <w:rsid w:val="00D45A98"/>
    <w:rsid w:val="00D4757A"/>
    <w:rsid w:val="00D5011F"/>
    <w:rsid w:val="00D513FE"/>
    <w:rsid w:val="00D52D29"/>
    <w:rsid w:val="00D5490C"/>
    <w:rsid w:val="00D55AC7"/>
    <w:rsid w:val="00D57597"/>
    <w:rsid w:val="00D6020E"/>
    <w:rsid w:val="00D62930"/>
    <w:rsid w:val="00D659DC"/>
    <w:rsid w:val="00D67C26"/>
    <w:rsid w:val="00D70DB4"/>
    <w:rsid w:val="00D7175B"/>
    <w:rsid w:val="00D71CA0"/>
    <w:rsid w:val="00D739B6"/>
    <w:rsid w:val="00D75E91"/>
    <w:rsid w:val="00D8291E"/>
    <w:rsid w:val="00D83D97"/>
    <w:rsid w:val="00D85710"/>
    <w:rsid w:val="00D911E2"/>
    <w:rsid w:val="00D91381"/>
    <w:rsid w:val="00D938C2"/>
    <w:rsid w:val="00D93CEF"/>
    <w:rsid w:val="00D9420C"/>
    <w:rsid w:val="00D94450"/>
    <w:rsid w:val="00D9715F"/>
    <w:rsid w:val="00D975F6"/>
    <w:rsid w:val="00D97675"/>
    <w:rsid w:val="00D9799B"/>
    <w:rsid w:val="00DA10E6"/>
    <w:rsid w:val="00DA5F84"/>
    <w:rsid w:val="00DB0BAB"/>
    <w:rsid w:val="00DB5676"/>
    <w:rsid w:val="00DC1628"/>
    <w:rsid w:val="00DC2088"/>
    <w:rsid w:val="00DC2FBE"/>
    <w:rsid w:val="00DC3283"/>
    <w:rsid w:val="00DC63B8"/>
    <w:rsid w:val="00DD07D3"/>
    <w:rsid w:val="00DD5111"/>
    <w:rsid w:val="00DE4856"/>
    <w:rsid w:val="00DE6588"/>
    <w:rsid w:val="00DF62D6"/>
    <w:rsid w:val="00DF7055"/>
    <w:rsid w:val="00E023DE"/>
    <w:rsid w:val="00E03BB8"/>
    <w:rsid w:val="00E04A1B"/>
    <w:rsid w:val="00E0567F"/>
    <w:rsid w:val="00E06077"/>
    <w:rsid w:val="00E1078F"/>
    <w:rsid w:val="00E12374"/>
    <w:rsid w:val="00E12439"/>
    <w:rsid w:val="00E12CF1"/>
    <w:rsid w:val="00E15086"/>
    <w:rsid w:val="00E15B50"/>
    <w:rsid w:val="00E16A5C"/>
    <w:rsid w:val="00E207CB"/>
    <w:rsid w:val="00E26FED"/>
    <w:rsid w:val="00E34FAF"/>
    <w:rsid w:val="00E3523C"/>
    <w:rsid w:val="00E37C2D"/>
    <w:rsid w:val="00E40627"/>
    <w:rsid w:val="00E4125E"/>
    <w:rsid w:val="00E427CD"/>
    <w:rsid w:val="00E430FF"/>
    <w:rsid w:val="00E51AF7"/>
    <w:rsid w:val="00E5264F"/>
    <w:rsid w:val="00E52DC5"/>
    <w:rsid w:val="00E53E5C"/>
    <w:rsid w:val="00E5422F"/>
    <w:rsid w:val="00E57A23"/>
    <w:rsid w:val="00E57CC1"/>
    <w:rsid w:val="00E60A0A"/>
    <w:rsid w:val="00E61227"/>
    <w:rsid w:val="00E61421"/>
    <w:rsid w:val="00E63423"/>
    <w:rsid w:val="00E6651E"/>
    <w:rsid w:val="00E66F77"/>
    <w:rsid w:val="00E675BB"/>
    <w:rsid w:val="00E7013E"/>
    <w:rsid w:val="00E7111C"/>
    <w:rsid w:val="00E7248B"/>
    <w:rsid w:val="00E72B28"/>
    <w:rsid w:val="00E73829"/>
    <w:rsid w:val="00E7466D"/>
    <w:rsid w:val="00E7487F"/>
    <w:rsid w:val="00E74A49"/>
    <w:rsid w:val="00E7534B"/>
    <w:rsid w:val="00E75476"/>
    <w:rsid w:val="00E76975"/>
    <w:rsid w:val="00E815EE"/>
    <w:rsid w:val="00E82978"/>
    <w:rsid w:val="00E85B69"/>
    <w:rsid w:val="00E87088"/>
    <w:rsid w:val="00E870CC"/>
    <w:rsid w:val="00E8748B"/>
    <w:rsid w:val="00E90AAC"/>
    <w:rsid w:val="00E91CBC"/>
    <w:rsid w:val="00E94CD3"/>
    <w:rsid w:val="00E96AFC"/>
    <w:rsid w:val="00EA13BD"/>
    <w:rsid w:val="00EA1608"/>
    <w:rsid w:val="00EA4C3B"/>
    <w:rsid w:val="00EA6A24"/>
    <w:rsid w:val="00EB13D2"/>
    <w:rsid w:val="00EB3309"/>
    <w:rsid w:val="00EB3439"/>
    <w:rsid w:val="00EB4B7A"/>
    <w:rsid w:val="00EC0C04"/>
    <w:rsid w:val="00EC10EA"/>
    <w:rsid w:val="00EC2809"/>
    <w:rsid w:val="00EC4F02"/>
    <w:rsid w:val="00EC65E3"/>
    <w:rsid w:val="00EC7519"/>
    <w:rsid w:val="00EC7719"/>
    <w:rsid w:val="00ED38F0"/>
    <w:rsid w:val="00ED7916"/>
    <w:rsid w:val="00EE3C70"/>
    <w:rsid w:val="00EE421C"/>
    <w:rsid w:val="00EE4AA5"/>
    <w:rsid w:val="00EF07AE"/>
    <w:rsid w:val="00EF07EB"/>
    <w:rsid w:val="00EF119F"/>
    <w:rsid w:val="00EF6945"/>
    <w:rsid w:val="00EF79F3"/>
    <w:rsid w:val="00F00396"/>
    <w:rsid w:val="00F00559"/>
    <w:rsid w:val="00F012FF"/>
    <w:rsid w:val="00F028D4"/>
    <w:rsid w:val="00F03AA3"/>
    <w:rsid w:val="00F06799"/>
    <w:rsid w:val="00F12024"/>
    <w:rsid w:val="00F1450F"/>
    <w:rsid w:val="00F205F8"/>
    <w:rsid w:val="00F23683"/>
    <w:rsid w:val="00F26742"/>
    <w:rsid w:val="00F301D7"/>
    <w:rsid w:val="00F34AF4"/>
    <w:rsid w:val="00F35BA0"/>
    <w:rsid w:val="00F35C70"/>
    <w:rsid w:val="00F363C0"/>
    <w:rsid w:val="00F40794"/>
    <w:rsid w:val="00F407D9"/>
    <w:rsid w:val="00F40C15"/>
    <w:rsid w:val="00F40E6D"/>
    <w:rsid w:val="00F43431"/>
    <w:rsid w:val="00F44200"/>
    <w:rsid w:val="00F44EE3"/>
    <w:rsid w:val="00F47D18"/>
    <w:rsid w:val="00F50EE9"/>
    <w:rsid w:val="00F53555"/>
    <w:rsid w:val="00F562F5"/>
    <w:rsid w:val="00F57647"/>
    <w:rsid w:val="00F61709"/>
    <w:rsid w:val="00F63C3F"/>
    <w:rsid w:val="00F640CB"/>
    <w:rsid w:val="00F643DF"/>
    <w:rsid w:val="00F70C01"/>
    <w:rsid w:val="00F7292A"/>
    <w:rsid w:val="00F72ADC"/>
    <w:rsid w:val="00F74664"/>
    <w:rsid w:val="00F75DA3"/>
    <w:rsid w:val="00F81ACF"/>
    <w:rsid w:val="00F825E9"/>
    <w:rsid w:val="00F84510"/>
    <w:rsid w:val="00F9109F"/>
    <w:rsid w:val="00F92200"/>
    <w:rsid w:val="00F92EA7"/>
    <w:rsid w:val="00F932C0"/>
    <w:rsid w:val="00F93E53"/>
    <w:rsid w:val="00F96DAE"/>
    <w:rsid w:val="00FA13B6"/>
    <w:rsid w:val="00FA42A4"/>
    <w:rsid w:val="00FC4A5F"/>
    <w:rsid w:val="00FC5F97"/>
    <w:rsid w:val="00FD0095"/>
    <w:rsid w:val="00FD2A26"/>
    <w:rsid w:val="00FD4287"/>
    <w:rsid w:val="00FD47A1"/>
    <w:rsid w:val="00FD5EF2"/>
    <w:rsid w:val="00FD61FA"/>
    <w:rsid w:val="00FE0A98"/>
    <w:rsid w:val="00FE0FDB"/>
    <w:rsid w:val="00FE1ADB"/>
    <w:rsid w:val="00FE1FB8"/>
    <w:rsid w:val="00FE2127"/>
    <w:rsid w:val="00FE2475"/>
    <w:rsid w:val="00FE7389"/>
    <w:rsid w:val="00FE7C24"/>
    <w:rsid w:val="00FF0E72"/>
    <w:rsid w:val="00FF31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1C4171C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126EB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57459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757459"/>
  </w:style>
  <w:style w:type="paragraph" w:styleId="Footer">
    <w:name w:val="footer"/>
    <w:basedOn w:val="Normal"/>
    <w:link w:val="FooterChar"/>
    <w:uiPriority w:val="99"/>
    <w:unhideWhenUsed/>
    <w:rsid w:val="00757459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757459"/>
  </w:style>
  <w:style w:type="paragraph" w:styleId="BalloonText">
    <w:name w:val="Balloon Text"/>
    <w:basedOn w:val="Normal"/>
    <w:link w:val="BalloonTextChar"/>
    <w:uiPriority w:val="99"/>
    <w:semiHidden/>
    <w:unhideWhenUsed/>
    <w:rsid w:val="00DE4856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4856"/>
    <w:rPr>
      <w:rFonts w:asciiTheme="majorHAnsi" w:eastAsiaTheme="majorEastAsia" w:hAnsiTheme="majorHAnsi" w:cstheme="majorBidi"/>
      <w:sz w:val="18"/>
      <w:szCs w:val="18"/>
    </w:rPr>
  </w:style>
  <w:style w:type="table" w:customStyle="1" w:styleId="1">
    <w:name w:val="表 (格子) 淡色1"/>
    <w:basedOn w:val="TableNormal"/>
    <w:uiPriority w:val="40"/>
    <w:rsid w:val="00DE4856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Hyperlink">
    <w:name w:val="Hyperlink"/>
    <w:basedOn w:val="DefaultParagraphFont"/>
    <w:uiPriority w:val="99"/>
    <w:unhideWhenUsed/>
    <w:rsid w:val="00503DFA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3878C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0">
    <w:name w:val="吹き出し (文字)1"/>
    <w:basedOn w:val="DefaultParagraphFont"/>
    <w:uiPriority w:val="99"/>
    <w:semiHidden/>
    <w:rsid w:val="00A4662B"/>
    <w:rPr>
      <w:rFonts w:asciiTheme="majorHAnsi" w:eastAsiaTheme="majorEastAsia" w:hAnsiTheme="majorHAnsi" w:cstheme="majorBidi"/>
      <w:sz w:val="18"/>
      <w:szCs w:val="18"/>
    </w:rPr>
  </w:style>
  <w:style w:type="character" w:customStyle="1" w:styleId="11">
    <w:name w:val="ヘッダー (文字)1"/>
    <w:basedOn w:val="DefaultParagraphFont"/>
    <w:uiPriority w:val="99"/>
    <w:rsid w:val="00A4662B"/>
  </w:style>
  <w:style w:type="character" w:customStyle="1" w:styleId="12">
    <w:name w:val="フッター (文字)1"/>
    <w:basedOn w:val="DefaultParagraphFont"/>
    <w:uiPriority w:val="99"/>
    <w:rsid w:val="00A4662B"/>
  </w:style>
  <w:style w:type="paragraph" w:styleId="Revision">
    <w:name w:val="Revision"/>
    <w:hidden/>
    <w:uiPriority w:val="99"/>
    <w:semiHidden/>
    <w:rsid w:val="00A4662B"/>
  </w:style>
  <w:style w:type="character" w:styleId="CommentReference">
    <w:name w:val="annotation reference"/>
    <w:basedOn w:val="DefaultParagraphFont"/>
    <w:uiPriority w:val="99"/>
    <w:semiHidden/>
    <w:unhideWhenUsed/>
    <w:rsid w:val="00A4662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A4662B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A4662B"/>
  </w:style>
  <w:style w:type="character" w:customStyle="1" w:styleId="13">
    <w:name w:val="コメント文字列 (文字)1"/>
    <w:basedOn w:val="DefaultParagraphFont"/>
    <w:uiPriority w:val="99"/>
    <w:semiHidden/>
    <w:rsid w:val="00A4662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662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662B"/>
    <w:rPr>
      <w:b/>
      <w:bCs/>
    </w:rPr>
  </w:style>
  <w:style w:type="character" w:customStyle="1" w:styleId="14">
    <w:name w:val="コメント内容 (文字)1"/>
    <w:basedOn w:val="CommentTextChar"/>
    <w:uiPriority w:val="99"/>
    <w:semiHidden/>
    <w:rsid w:val="00A4662B"/>
    <w:rPr>
      <w:b/>
      <w:bCs/>
    </w:rPr>
  </w:style>
  <w:style w:type="character" w:customStyle="1" w:styleId="2">
    <w:name w:val="ヘッダー (文字)2"/>
    <w:basedOn w:val="DefaultParagraphFont"/>
    <w:uiPriority w:val="99"/>
    <w:rsid w:val="008C6762"/>
  </w:style>
  <w:style w:type="character" w:customStyle="1" w:styleId="20">
    <w:name w:val="フッター (文字)2"/>
    <w:basedOn w:val="DefaultParagraphFont"/>
    <w:uiPriority w:val="99"/>
    <w:rsid w:val="008C6762"/>
  </w:style>
  <w:style w:type="paragraph" w:styleId="ListParagraph">
    <w:name w:val="List Paragraph"/>
    <w:basedOn w:val="Normal"/>
    <w:uiPriority w:val="34"/>
    <w:qFormat/>
    <w:rsid w:val="008C6762"/>
    <w:pPr>
      <w:ind w:leftChars="400" w:left="840"/>
    </w:pPr>
  </w:style>
  <w:style w:type="character" w:styleId="FollowedHyperlink">
    <w:name w:val="FollowedHyperlink"/>
    <w:basedOn w:val="DefaultParagraphFont"/>
    <w:uiPriority w:val="99"/>
    <w:semiHidden/>
    <w:unhideWhenUsed/>
    <w:rsid w:val="00F640CB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3</Pages>
  <Words>36697</Words>
  <Characters>161470</Characters>
  <Application>Microsoft Office Word</Application>
  <DocSecurity>0</DocSecurity>
  <Lines>23067</Lines>
  <Paragraphs>9007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91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>MATUBLE</cp:lastModifiedBy>
  <cp:revision>3</cp:revision>
  <dcterms:created xsi:type="dcterms:W3CDTF">2017-08-21T08:08:00Z</dcterms:created>
  <dcterms:modified xsi:type="dcterms:W3CDTF">2019-01-09T19:31:00Z</dcterms:modified>
</cp:coreProperties>
</file>